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BACC6E8" w14:textId="579A594D" w:rsidR="00480797" w:rsidRPr="00FD7EA4" w:rsidRDefault="00480797" w:rsidP="00827815">
      <w:pPr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</w:pPr>
      <w:r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 xml:space="preserve">Plugging into </w:t>
      </w:r>
      <w:r w:rsidR="00174DE5"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>B</w:t>
      </w:r>
      <w:r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 xml:space="preserve">acterial </w:t>
      </w:r>
      <w:r w:rsidR="00174DE5"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>N</w:t>
      </w:r>
      <w:r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>anowires</w:t>
      </w:r>
      <w:r w:rsidR="003964FC"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 xml:space="preserve">: A </w:t>
      </w:r>
      <w:r w:rsidR="00174DE5"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>C</w:t>
      </w:r>
      <w:r w:rsidR="003964FC"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 xml:space="preserve">omparison of </w:t>
      </w:r>
      <w:r w:rsidR="00E23E47"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>Model</w:t>
      </w:r>
      <w:r w:rsidR="00BB049D"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 xml:space="preserve"> </w:t>
      </w:r>
      <w:r w:rsidR="00174DE5"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>E</w:t>
      </w:r>
      <w:r w:rsidR="00BB049D"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 xml:space="preserve">lectrogenic </w:t>
      </w:r>
      <w:r w:rsidR="00174DE5"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>O</w:t>
      </w:r>
      <w:r w:rsidR="00BB049D"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>rganisms.</w:t>
      </w:r>
    </w:p>
    <w:p w14:paraId="0844EB6A" w14:textId="27408BFB" w:rsidR="00827815" w:rsidRPr="00FD7EA4" w:rsidRDefault="00827815" w:rsidP="00453F43">
      <w:pPr>
        <w:jc w:val="center"/>
        <w:rPr>
          <w:rFonts w:ascii="Arial" w:eastAsia="Times New Roman" w:hAnsi="Arial" w:cs="Arial"/>
          <w:color w:val="000000"/>
          <w:sz w:val="22"/>
          <w:szCs w:val="22"/>
          <w:lang w:eastAsia="en-GB"/>
        </w:rPr>
      </w:pPr>
    </w:p>
    <w:p w14:paraId="7246F485" w14:textId="728FFD90" w:rsidR="00827815" w:rsidRPr="00FD7EA4" w:rsidRDefault="00827815" w:rsidP="00827815">
      <w:pPr>
        <w:rPr>
          <w:rFonts w:ascii="Arial" w:eastAsia="Times New Roman" w:hAnsi="Arial" w:cs="Arial"/>
          <w:color w:val="000000"/>
          <w:sz w:val="22"/>
          <w:szCs w:val="22"/>
          <w:lang w:eastAsia="en-GB"/>
        </w:rPr>
      </w:pP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homas Andrew Clarke</w:t>
      </w:r>
    </w:p>
    <w:p w14:paraId="6D5244B6" w14:textId="01E2E15F" w:rsidR="00827815" w:rsidRPr="00FD7EA4" w:rsidRDefault="00827815" w:rsidP="00453F43">
      <w:pPr>
        <w:jc w:val="center"/>
        <w:rPr>
          <w:rFonts w:ascii="Arial" w:eastAsia="Times New Roman" w:hAnsi="Arial" w:cs="Arial"/>
          <w:color w:val="000000"/>
          <w:sz w:val="22"/>
          <w:szCs w:val="22"/>
          <w:lang w:eastAsia="en-GB"/>
        </w:rPr>
      </w:pPr>
    </w:p>
    <w:p w14:paraId="2365CD22" w14:textId="54DB0D09" w:rsidR="00F626FF" w:rsidRPr="00FD7EA4" w:rsidRDefault="00F626FF" w:rsidP="00F626FF">
      <w:pPr>
        <w:pStyle w:val="Paragraph"/>
        <w:ind w:firstLine="0"/>
        <w:rPr>
          <w:rFonts w:ascii="Arial" w:hAnsi="Arial" w:cs="Arial"/>
          <w:bCs w:val="0"/>
          <w:color w:val="000000"/>
          <w:sz w:val="22"/>
          <w:szCs w:val="22"/>
          <w:lang w:val="en-GB" w:eastAsia="en-GB"/>
        </w:rPr>
      </w:pPr>
      <w:r w:rsidRPr="00021B53">
        <w:rPr>
          <w:rFonts w:ascii="Arial" w:hAnsi="Arial" w:cs="Arial"/>
          <w:b/>
          <w:color w:val="000000"/>
          <w:sz w:val="22"/>
          <w:szCs w:val="22"/>
          <w:lang w:val="en-GB" w:eastAsia="en-GB"/>
        </w:rPr>
        <w:t>Affiliations</w:t>
      </w:r>
    </w:p>
    <w:p w14:paraId="137B4CEC" w14:textId="6C9EC230" w:rsidR="00F626FF" w:rsidRPr="00FD7EA4" w:rsidRDefault="00F626FF" w:rsidP="00F626FF">
      <w:pPr>
        <w:contextualSpacing/>
        <w:jc w:val="both"/>
        <w:rPr>
          <w:rFonts w:ascii="Arial" w:eastAsia="Times New Roman" w:hAnsi="Arial" w:cs="Arial"/>
          <w:color w:val="000000"/>
          <w:sz w:val="22"/>
          <w:szCs w:val="22"/>
          <w:lang w:eastAsia="en-GB"/>
        </w:rPr>
      </w:pP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School of Biological Sciences, University of East Anglia, Norwich NR4 7TJ, United Kingdom</w:t>
      </w:r>
    </w:p>
    <w:p w14:paraId="4FDCA44E" w14:textId="77777777" w:rsidR="00F626FF" w:rsidRPr="00FD7EA4" w:rsidRDefault="00F626FF" w:rsidP="00F626FF">
      <w:pPr>
        <w:rPr>
          <w:rFonts w:ascii="Arial" w:eastAsia="Times New Roman" w:hAnsi="Arial" w:cs="Arial"/>
          <w:color w:val="000000"/>
          <w:sz w:val="22"/>
          <w:szCs w:val="22"/>
          <w:lang w:eastAsia="en-GB"/>
        </w:rPr>
      </w:pPr>
    </w:p>
    <w:p w14:paraId="77EC9F6C" w14:textId="412BBAB6" w:rsidR="00757F7B" w:rsidRDefault="00F626FF" w:rsidP="00F626FF">
      <w:pPr>
        <w:rPr>
          <w:rFonts w:ascii="Arial" w:eastAsia="Times New Roman" w:hAnsi="Arial" w:cs="Arial"/>
          <w:color w:val="000000"/>
          <w:sz w:val="22"/>
          <w:szCs w:val="22"/>
          <w:lang w:eastAsia="en-GB"/>
        </w:rPr>
      </w:pP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Correspondence to: </w:t>
      </w:r>
      <w:hyperlink r:id="rId5" w:history="1">
        <w:r w:rsidR="00021B53" w:rsidRPr="001A6784">
          <w:rPr>
            <w:rStyle w:val="Hyperlink"/>
            <w:rFonts w:ascii="Arial" w:eastAsia="Times New Roman" w:hAnsi="Arial" w:cs="Arial"/>
            <w:sz w:val="22"/>
            <w:szCs w:val="22"/>
            <w:lang w:eastAsia="en-GB"/>
          </w:rPr>
          <w:t>Tom.Clarke@uea.ac.uk</w:t>
        </w:r>
      </w:hyperlink>
    </w:p>
    <w:p w14:paraId="296B6950" w14:textId="45A6AB10" w:rsidR="00021B53" w:rsidRDefault="00021B53" w:rsidP="00F626FF">
      <w:pPr>
        <w:rPr>
          <w:rFonts w:ascii="Arial" w:eastAsia="Times New Roman" w:hAnsi="Arial" w:cs="Arial"/>
          <w:color w:val="000000"/>
          <w:sz w:val="22"/>
          <w:szCs w:val="22"/>
          <w:lang w:eastAsia="en-GB"/>
        </w:rPr>
      </w:pPr>
    </w:p>
    <w:p w14:paraId="768E45B6" w14:textId="47586EEF" w:rsidR="00174DE5" w:rsidRPr="00FD7EA4" w:rsidRDefault="00DC22F7" w:rsidP="00243E80">
      <w:pPr>
        <w:jc w:val="both"/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</w:pPr>
      <w:r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>Abstract</w:t>
      </w:r>
    </w:p>
    <w:p w14:paraId="3C3E2D11" w14:textId="2F2EFA64" w:rsidR="00DC22F7" w:rsidRPr="00FD7EA4" w:rsidRDefault="00AD1EA4" w:rsidP="00243E80">
      <w:pPr>
        <w:jc w:val="both"/>
        <w:rPr>
          <w:rFonts w:ascii="Arial" w:eastAsia="Times New Roman" w:hAnsi="Arial" w:cs="Arial"/>
          <w:color w:val="000000"/>
          <w:sz w:val="22"/>
          <w:szCs w:val="22"/>
          <w:lang w:eastAsia="en-GB"/>
        </w:rPr>
      </w:pP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Extracellular electron transport </w:t>
      </w:r>
      <w:r w:rsidR="00C22B1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(EET) 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is an important metabolic process used by many bacteria to remove excess electrons generated through cellular metabolism.   </w:t>
      </w:r>
      <w:r w:rsidR="00174DE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However, the</w:t>
      </w:r>
      <w:r w:rsidR="00E9332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re is still limited understanding about how the</w:t>
      </w:r>
      <w:r w:rsidR="00174DE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molecular mechanisms used to export electrons impact cellular metabolism.  Here the</w:t>
      </w:r>
      <w:r w:rsidR="00C22B1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EET pathways of </w:t>
      </w:r>
      <w:r w:rsidR="00E9332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wo of </w:t>
      </w:r>
      <w:r w:rsidR="00C22B1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he</w:t>
      </w:r>
      <w:r w:rsidR="00174DE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best</w:t>
      </w:r>
      <w:r w:rsidR="00DF128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-</w:t>
      </w:r>
      <w:r w:rsidR="00174DE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studied electrogenic organisms, </w:t>
      </w:r>
      <w:r w:rsidR="00174DE5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Shewanella oneidensis</w:t>
      </w:r>
      <w:r w:rsidR="00174DE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and </w:t>
      </w:r>
      <w:r w:rsidR="00174DE5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Geobacter sulferreducens</w:t>
      </w:r>
      <w:r w:rsidR="00DF1288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,</w:t>
      </w:r>
      <w:r w:rsidR="00174DE5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 </w:t>
      </w:r>
      <w:r w:rsidR="00174DE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are </w:t>
      </w:r>
      <w:r w:rsidR="00C22B1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described.  Both organisms have superficially similar</w:t>
      </w:r>
      <w:r w:rsidR="00E9332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overall EET</w:t>
      </w:r>
      <w:r w:rsidR="00C22B1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E9332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routes</w:t>
      </w:r>
      <w:r w:rsidR="00C22B1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, but </w:t>
      </w:r>
      <w:r w:rsidR="00E9332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differ in the mechanisms used to oxidise </w:t>
      </w:r>
      <w:proofErr w:type="spellStart"/>
      <w:r w:rsidR="00E9332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menaquinol</w:t>
      </w:r>
      <w:proofErr w:type="spellEnd"/>
      <w:r w:rsidR="00E9332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, transfer electrons across the outer membrane and reduce extracellular substrates.  </w:t>
      </w:r>
      <w:r w:rsidR="00190BC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hese</w:t>
      </w:r>
      <w:r w:rsidR="00E9332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mechanis</w:t>
      </w:r>
      <w:r w:rsidR="005267F6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ic differences </w:t>
      </w:r>
      <w:r w:rsidR="00E9332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substantial</w:t>
      </w:r>
      <w:r w:rsidR="00A7752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ly impact </w:t>
      </w:r>
      <w:r w:rsidR="00E9332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both </w:t>
      </w:r>
      <w:r w:rsidR="00A7752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substrate</w:t>
      </w:r>
      <w:r w:rsidR="00190BC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choice</w:t>
      </w:r>
      <w:r w:rsidR="00A7752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and bacterial lifestyle. </w:t>
      </w:r>
    </w:p>
    <w:p w14:paraId="0FCB5A6E" w14:textId="77777777" w:rsidR="00174DE5" w:rsidRPr="00FD7EA4" w:rsidRDefault="00174DE5" w:rsidP="00243E80">
      <w:pPr>
        <w:jc w:val="both"/>
        <w:rPr>
          <w:rFonts w:ascii="Arial" w:eastAsia="Times New Roman" w:hAnsi="Arial" w:cs="Arial"/>
          <w:color w:val="000000"/>
          <w:sz w:val="22"/>
          <w:szCs w:val="22"/>
          <w:lang w:eastAsia="en-GB"/>
        </w:rPr>
      </w:pPr>
    </w:p>
    <w:p w14:paraId="27B49A51" w14:textId="26A4998C" w:rsidR="00D8226F" w:rsidRPr="00FD7EA4" w:rsidRDefault="009D30F8" w:rsidP="00243E80">
      <w:pPr>
        <w:jc w:val="both"/>
        <w:rPr>
          <w:rFonts w:ascii="Arial" w:eastAsia="Times New Roman" w:hAnsi="Arial" w:cs="Arial"/>
          <w:b/>
          <w:bCs/>
          <w:i/>
          <w:iCs/>
          <w:color w:val="000000"/>
          <w:sz w:val="22"/>
          <w:szCs w:val="22"/>
          <w:lang w:eastAsia="en-GB"/>
        </w:rPr>
      </w:pPr>
      <w:r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>Introduction</w:t>
      </w:r>
    </w:p>
    <w:p w14:paraId="7B9015D8" w14:textId="42FF86F8" w:rsidR="000847F5" w:rsidRPr="00FD7EA4" w:rsidRDefault="00F130EB" w:rsidP="00243E80">
      <w:pPr>
        <w:jc w:val="both"/>
        <w:rPr>
          <w:rFonts w:ascii="Arial" w:eastAsia="Times New Roman" w:hAnsi="Arial" w:cs="Arial"/>
          <w:color w:val="000000"/>
          <w:sz w:val="22"/>
          <w:szCs w:val="22"/>
          <w:lang w:eastAsia="en-GB"/>
        </w:rPr>
      </w:pP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A</w:t>
      </w:r>
      <w:r w:rsidR="0085631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n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increasing number of bacteria have been </w:t>
      </w:r>
      <w:r w:rsidR="0085631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revealed to be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capable of extracellular electron transfer</w:t>
      </w:r>
      <w:r w:rsidR="00CA48C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(EET)</w:t>
      </w:r>
      <w:r w:rsidR="0085631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. This</w:t>
      </w:r>
      <w:r w:rsidR="0008746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allows for catabolically derived electrons to be removed from the cell, or for electrons to be </w:t>
      </w:r>
      <w:r w:rsidR="0056792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imported to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he cell</w:t>
      </w:r>
      <w:r w:rsidR="0056792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interior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for </w:t>
      </w:r>
      <w:r w:rsidR="0008746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both catabolic and 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anabolic </w:t>
      </w:r>
      <w:r w:rsidR="003D03E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reactions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B07AF6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XaGl0ZTwvQXV0aG9yPjxZZWFyPjIwMTY8L1llYXI+PFJl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XaGl0ZTwvQXV0aG9yPjxZZWFyPjIwMTY8L1llYXI+PFJl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.DATA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B07AF6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B07AF6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182C28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1,2]</w:t>
      </w:r>
      <w:r w:rsidR="00B07AF6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</w:t>
      </w:r>
      <w:r w:rsidR="00407CD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6E5A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hese process</w:t>
      </w:r>
      <w:r w:rsidR="00173CC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es</w:t>
      </w:r>
      <w:r w:rsidR="006E5A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have potential </w:t>
      </w:r>
      <w:r w:rsidR="00173CC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applications in a wide range to technologies from </w:t>
      </w:r>
      <w:r w:rsidR="002B1556" w:rsidRPr="00AA5CB5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m</w:t>
      </w:r>
      <w:r w:rsidR="00173CC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icrobial fuel cells </w:t>
      </w:r>
      <w:r w:rsidR="0016538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and wastewater treatment </w:t>
      </w:r>
      <w:r w:rsidR="00173CC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o </w:t>
      </w:r>
      <w:proofErr w:type="spellStart"/>
      <w:r w:rsidR="00173CC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bioelectro</w:t>
      </w:r>
      <w:r w:rsidR="0016538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synthesis</w:t>
      </w:r>
      <w:proofErr w:type="spellEnd"/>
      <w:r w:rsidR="0016538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of valuable </w:t>
      </w:r>
      <w:r w:rsidR="001F2B0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chemicals</w:t>
      </w:r>
      <w:r w:rsidR="00DD219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DD219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aaGFvPC9BdXRob3I+PFllYXI+MjAyMTwvWWVhcj48UmVj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aaGFvPC9BdXRob3I+PFllYXI+MjAyMTwvWWVhcj48UmVj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.DATA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DD219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DD219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3]</w:t>
      </w:r>
      <w:r w:rsidR="00DD219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1F2B0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</w:t>
      </w:r>
      <w:r w:rsidR="0019584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EET requires</w:t>
      </w:r>
      <w:r w:rsidR="00407CD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electrons to be </w:t>
      </w:r>
      <w:r w:rsidR="00AB3CD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carefully transported</w:t>
      </w:r>
      <w:r w:rsidR="00407CD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79015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hrough electron transport networks </w:t>
      </w:r>
      <w:r w:rsidR="00196C76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between</w:t>
      </w:r>
      <w:r w:rsidR="001D315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he cellular</w:t>
      </w:r>
      <w:r w:rsidR="006F070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matrix</w:t>
      </w:r>
      <w:r w:rsidR="00E21866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and the extracellular environment. </w:t>
      </w:r>
      <w:r w:rsidR="00AC7E9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For </w:t>
      </w:r>
      <w:r w:rsidR="0035706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G</w:t>
      </w:r>
      <w:r w:rsidR="00AC7E9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ram negative bacteria</w:t>
      </w:r>
      <w:r w:rsidR="00AA5CB5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,</w:t>
      </w:r>
      <w:r w:rsidR="00AC7E9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he outer membrane </w:t>
      </w:r>
      <w:r w:rsidR="0030644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represents</w:t>
      </w:r>
      <w:r w:rsidR="00AC7E9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an insulating barrier t</w:t>
      </w:r>
      <w:r w:rsidR="0035706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hrough which </w:t>
      </w:r>
      <w:r w:rsidR="005D4CA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specific</w:t>
      </w:r>
      <w:r w:rsidR="0035706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electron transfer mechanisms are required, while for Gram positive </w:t>
      </w:r>
      <w:r w:rsidR="0017018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bacteria</w:t>
      </w:r>
      <w:r w:rsidR="003D3EB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, EET must proceed through mediators through the </w:t>
      </w:r>
      <w:r w:rsidR="00EA45E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insulative </w:t>
      </w:r>
      <w:r w:rsidR="003D3EB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cell wall</w:t>
      </w:r>
      <w:r w:rsidR="00A7313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D91E9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XaGl0ZTwvQXV0aG9yPjxZZWFyPjIwMTY8L1llYXI+PFJl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XaGl0ZTwvQXV0aG9yPjxZZWFyPjIwMTY8L1llYXI+PFJl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.DATA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D91E9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D91E9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D91E98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1]</w:t>
      </w:r>
      <w:r w:rsidR="00D91E9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EA45E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.</w:t>
      </w:r>
    </w:p>
    <w:p w14:paraId="39B793B7" w14:textId="519A97C5" w:rsidR="00AA5CB5" w:rsidRDefault="006A5F59" w:rsidP="002438AF">
      <w:pPr>
        <w:jc w:val="both"/>
        <w:rPr>
          <w:rFonts w:ascii="Arial" w:eastAsia="Times New Roman" w:hAnsi="Arial" w:cs="Arial"/>
          <w:color w:val="000000"/>
          <w:sz w:val="22"/>
          <w:szCs w:val="22"/>
          <w:lang w:eastAsia="en-GB"/>
        </w:rPr>
      </w:pP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he best understood</w:t>
      </w:r>
      <w:r w:rsidR="008D61F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organisms for the study of EET are the</w:t>
      </w:r>
      <w:r w:rsidR="00C7248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8D61F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bacteria</w:t>
      </w:r>
      <w:r w:rsidR="00196C76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l families</w:t>
      </w:r>
      <w:r w:rsidR="008D61F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8D61F3" w:rsidRPr="00FD7EA4">
        <w:rPr>
          <w:rFonts w:ascii="Arial" w:eastAsia="Times New Roman" w:hAnsi="Arial" w:cs="Arial"/>
          <w:i/>
          <w:color w:val="000000"/>
          <w:sz w:val="22"/>
          <w:szCs w:val="22"/>
          <w:lang w:eastAsia="en-GB"/>
        </w:rPr>
        <w:t xml:space="preserve">Shewanella </w:t>
      </w:r>
      <w:r w:rsidR="008D61F3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 xml:space="preserve">and </w:t>
      </w:r>
      <w:r w:rsidR="008D61F3" w:rsidRPr="00FD7EA4">
        <w:rPr>
          <w:rFonts w:ascii="Arial" w:eastAsia="Times New Roman" w:hAnsi="Arial" w:cs="Arial"/>
          <w:i/>
          <w:color w:val="000000"/>
          <w:sz w:val="22"/>
          <w:szCs w:val="22"/>
          <w:lang w:eastAsia="en-GB"/>
        </w:rPr>
        <w:t xml:space="preserve">Geobacter </w:t>
      </w:r>
      <w:r w:rsidR="008635FB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>spp</w:t>
      </w:r>
      <w:r w:rsidR="009E7290" w:rsidRPr="00FD7EA4">
        <w:rPr>
          <w:rFonts w:ascii="Arial" w:eastAsia="Times New Roman" w:hAnsi="Arial" w:cs="Arial"/>
          <w:i/>
          <w:color w:val="000000"/>
          <w:sz w:val="22"/>
          <w:szCs w:val="22"/>
          <w:lang w:eastAsia="en-GB"/>
        </w:rPr>
        <w:t xml:space="preserve">.  </w:t>
      </w:r>
      <w:r w:rsidR="00573119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>Both</w:t>
      </w:r>
      <w:r w:rsidR="009E7290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 xml:space="preserve"> were discovered in 198</w:t>
      </w:r>
      <w:r w:rsidR="00573119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>0s when they attracted substantial interest</w:t>
      </w:r>
      <w:r w:rsidR="009E7290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 xml:space="preserve"> due to their ability to </w:t>
      </w:r>
      <w:r w:rsidR="00F66739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>respire on insoluble metal oxides</w:t>
      </w:r>
      <w:r w:rsidR="008635FB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 xml:space="preserve"> </w:t>
      </w:r>
      <w:r w:rsidR="004D7E76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fldChar w:fldCharType="begin">
          <w:fldData xml:space="preserve">PEVuZE5vdGU+PENpdGU+PEF1dGhvcj5TaGk8L0F1dGhvcj48WWVhcj4yMDE5PC9ZZWFyPjxSZWNO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</w:fldData>
        </w:fldChar>
      </w:r>
      <w:r w:rsidR="00E31A8F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instrText xml:space="preserve"> ADDIN EN.CITE </w:instrText>
      </w:r>
      <w:r w:rsidR="00E31A8F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fldChar w:fldCharType="begin">
          <w:fldData xml:space="preserve">PEVuZE5vdGU+PENpdGU+PEF1dGhvcj5TaGk8L0F1dGhvcj48WWVhcj4yMDE5PC9ZZWFyPjxSZWNO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</w:fldData>
        </w:fldChar>
      </w:r>
      <w:r w:rsidR="00E31A8F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instrText xml:space="preserve"> ADDIN EN.CITE.DATA </w:instrText>
      </w:r>
      <w:r w:rsidR="00E31A8F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</w:r>
      <w:r w:rsidR="00E31A8F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fldChar w:fldCharType="end"/>
      </w:r>
      <w:r w:rsidR="004D7E76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</w:r>
      <w:r w:rsidR="004D7E76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iCs/>
          <w:noProof/>
          <w:color w:val="000000"/>
          <w:sz w:val="22"/>
          <w:szCs w:val="22"/>
          <w:lang w:eastAsia="en-GB"/>
        </w:rPr>
        <w:t>[4]</w:t>
      </w:r>
      <w:r w:rsidR="004D7E76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fldChar w:fldCharType="end"/>
      </w:r>
      <w:r w:rsidR="00EA079F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 xml:space="preserve">.  Since </w:t>
      </w:r>
      <w:r w:rsidR="002C1D1F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>then,</w:t>
      </w:r>
      <w:r w:rsidR="00EA079F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 xml:space="preserve"> there has been extensive research on both their </w:t>
      </w:r>
      <w:r w:rsidR="00F54C34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 xml:space="preserve">molecular </w:t>
      </w:r>
      <w:r w:rsidR="00EF2C39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 xml:space="preserve">physiology and metabolism, allowing </w:t>
      </w:r>
      <w:r w:rsidR="0026108E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 xml:space="preserve">an understanding of their respiratory pathways to be </w:t>
      </w:r>
      <w:r w:rsidR="002C1D1F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>developed</w:t>
      </w:r>
      <w:r w:rsidR="00D403B3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 xml:space="preserve"> </w:t>
      </w:r>
      <w:r w:rsidR="00226F6C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fldChar w:fldCharType="begin">
          <w:fldData xml:space="preserve">PEVuZE5vdGU+PENpdGU+PEF1dGhvcj5MaXU8L0F1dGhvcj48WWVhcj4yMDIwPC9ZZWFyPjxSZWNO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=
</w:fldData>
        </w:fldChar>
      </w:r>
      <w:r w:rsidR="00E31A8F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instrText xml:space="preserve"> ADDIN EN.CITE </w:instrText>
      </w:r>
      <w:r w:rsidR="00E31A8F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fldChar w:fldCharType="begin">
          <w:fldData xml:space="preserve">PEVuZE5vdGU+PENpdGU+PEF1dGhvcj5MaXU8L0F1dGhvcj48WWVhcj4yMDIwPC9ZZWFyPjxSZWNO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=
</w:fldData>
        </w:fldChar>
      </w:r>
      <w:r w:rsidR="00E31A8F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instrText xml:space="preserve"> ADDIN EN.CITE.DATA </w:instrText>
      </w:r>
      <w:r w:rsidR="00E31A8F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</w:r>
      <w:r w:rsidR="00E31A8F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fldChar w:fldCharType="end"/>
      </w:r>
      <w:r w:rsidR="00226F6C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</w:r>
      <w:r w:rsidR="00226F6C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iCs/>
          <w:noProof/>
          <w:color w:val="000000"/>
          <w:sz w:val="22"/>
          <w:szCs w:val="22"/>
          <w:lang w:eastAsia="en-GB"/>
        </w:rPr>
        <w:t>[5]</w:t>
      </w:r>
      <w:r w:rsidR="00226F6C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fldChar w:fldCharType="end"/>
      </w:r>
      <w:r w:rsidR="007C6305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 xml:space="preserve">.  </w:t>
      </w:r>
      <w:r w:rsidR="00CA2E62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>In particular, the</w:t>
      </w:r>
      <w:r w:rsidR="00765579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 xml:space="preserve"> </w:t>
      </w:r>
      <w:r w:rsidR="00CA2E62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 xml:space="preserve">EET pathways of the </w:t>
      </w:r>
      <w:r w:rsidR="00765579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 xml:space="preserve">model </w:t>
      </w:r>
      <w:r w:rsidR="00FF2606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>strains</w:t>
      </w:r>
      <w:r w:rsidR="007C6305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 xml:space="preserve"> </w:t>
      </w:r>
      <w:r w:rsidR="007C6305" w:rsidRPr="00FD7EA4">
        <w:rPr>
          <w:rFonts w:ascii="Arial" w:eastAsia="Times New Roman" w:hAnsi="Arial" w:cs="Arial"/>
          <w:i/>
          <w:color w:val="000000"/>
          <w:sz w:val="22"/>
          <w:szCs w:val="22"/>
          <w:lang w:eastAsia="en-GB"/>
        </w:rPr>
        <w:t>S</w:t>
      </w:r>
      <w:r w:rsidR="00765579" w:rsidRPr="00FD7EA4">
        <w:rPr>
          <w:rFonts w:ascii="Arial" w:eastAsia="Times New Roman" w:hAnsi="Arial" w:cs="Arial"/>
          <w:i/>
          <w:color w:val="000000"/>
          <w:sz w:val="22"/>
          <w:szCs w:val="22"/>
          <w:lang w:eastAsia="en-GB"/>
        </w:rPr>
        <w:t xml:space="preserve">hewanella oneidensis </w:t>
      </w:r>
      <w:r w:rsidR="00765579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>MR-1</w:t>
      </w:r>
      <w:r w:rsidR="007C6305" w:rsidRPr="00FD7EA4">
        <w:rPr>
          <w:rFonts w:ascii="Arial" w:eastAsia="Times New Roman" w:hAnsi="Arial" w:cs="Arial"/>
          <w:i/>
          <w:color w:val="000000"/>
          <w:sz w:val="22"/>
          <w:szCs w:val="22"/>
          <w:lang w:eastAsia="en-GB"/>
        </w:rPr>
        <w:t xml:space="preserve"> </w:t>
      </w:r>
      <w:r w:rsidR="007C6305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 xml:space="preserve">and </w:t>
      </w:r>
      <w:r w:rsidR="00765579" w:rsidRPr="00FD7EA4">
        <w:rPr>
          <w:rFonts w:ascii="Arial" w:eastAsia="Times New Roman" w:hAnsi="Arial" w:cs="Arial"/>
          <w:i/>
          <w:color w:val="000000"/>
          <w:sz w:val="22"/>
          <w:szCs w:val="22"/>
          <w:lang w:eastAsia="en-GB"/>
        </w:rPr>
        <w:t xml:space="preserve">Geobacter </w:t>
      </w:r>
      <w:proofErr w:type="spellStart"/>
      <w:r w:rsidR="007C6305" w:rsidRPr="00FD7EA4">
        <w:rPr>
          <w:rFonts w:ascii="Arial" w:eastAsia="Times New Roman" w:hAnsi="Arial" w:cs="Arial"/>
          <w:i/>
          <w:color w:val="000000"/>
          <w:sz w:val="22"/>
          <w:szCs w:val="22"/>
          <w:lang w:eastAsia="en-GB"/>
        </w:rPr>
        <w:t>sulfurreducens</w:t>
      </w:r>
      <w:proofErr w:type="spellEnd"/>
      <w:r w:rsidR="00CA48C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76557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PCA </w:t>
      </w:r>
      <w:r w:rsidR="00CA2E6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have been studied in detail</w:t>
      </w:r>
      <w:r w:rsidR="006D43D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 In both </w:t>
      </w:r>
      <w:r w:rsidR="00A7752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organisms’</w:t>
      </w:r>
      <w:r w:rsidR="00CA48C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electrons derived from oxidation of organic molecules are transferred </w:t>
      </w:r>
      <w:r w:rsidR="00DB526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o</w:t>
      </w:r>
      <w:r w:rsidR="00CA48C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he menaquinone pool and then moved into periplasmic </w:t>
      </w:r>
      <w:r w:rsidR="0013065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cytochrome</w:t>
      </w:r>
      <w:r w:rsidR="00CA48C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shuttles. </w:t>
      </w:r>
      <w:r w:rsidR="0013065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hese e</w:t>
      </w:r>
      <w:r w:rsidR="00CA48C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lectrons</w:t>
      </w:r>
      <w:r w:rsidR="00216716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are then exchanged</w:t>
      </w:r>
      <w:r w:rsidR="00CA48C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into </w:t>
      </w:r>
      <w:r w:rsidR="00157E0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ransmembrane nanowires</w:t>
      </w:r>
      <w:r w:rsidR="00F527D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157E0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hat</w:t>
      </w:r>
      <w:r w:rsidR="00B37DD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bridge the gap between cell surface and environmental substrate.</w:t>
      </w:r>
    </w:p>
    <w:p w14:paraId="7EB99ADD" w14:textId="64781285" w:rsidR="00883166" w:rsidRPr="00FD7EA4" w:rsidRDefault="00830F61" w:rsidP="002438AF">
      <w:pPr>
        <w:jc w:val="both"/>
        <w:rPr>
          <w:rFonts w:ascii="Arial" w:eastAsia="Times New Roman" w:hAnsi="Arial" w:cs="Arial"/>
          <w:color w:val="000000"/>
          <w:sz w:val="22"/>
          <w:szCs w:val="22"/>
          <w:lang w:eastAsia="en-GB"/>
        </w:rPr>
      </w:pP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While broadly similar, </w:t>
      </w:r>
      <w:r w:rsidR="00F4054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mechanisms by which </w:t>
      </w:r>
      <w:r w:rsidR="0071312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both model organisms </w:t>
      </w:r>
      <w:r w:rsidR="006C27C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couple energy </w:t>
      </w:r>
      <w:r w:rsidR="000F7AB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conservation </w:t>
      </w:r>
      <w:r w:rsidR="006C27C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o EET 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reveal significant differences</w:t>
      </w:r>
      <w:r w:rsidR="002B1556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. T</w:t>
      </w:r>
      <w:r w:rsidR="00984D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his review </w:t>
      </w:r>
      <w:r w:rsidR="00414E6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compares </w:t>
      </w:r>
      <w:r w:rsidR="000F7AB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he </w:t>
      </w:r>
      <w:r w:rsidR="00C4032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electron transfer pathways used by both organisms to facilitate reduction</w:t>
      </w:r>
      <w:r w:rsidR="002438A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of extracellular electron acceptors. </w:t>
      </w:r>
    </w:p>
    <w:p w14:paraId="2BB8A72D" w14:textId="77777777" w:rsidR="007323D9" w:rsidRDefault="007323D9" w:rsidP="00243E80">
      <w:pPr>
        <w:jc w:val="both"/>
        <w:rPr>
          <w:rFonts w:ascii="Arial" w:hAnsi="Arial" w:cs="Arial"/>
          <w:b/>
          <w:bCs/>
        </w:rPr>
      </w:pPr>
    </w:p>
    <w:p w14:paraId="7C46C99A" w14:textId="61CC2EA8" w:rsidR="005957EA" w:rsidRPr="00FD7EA4" w:rsidRDefault="00753CDA" w:rsidP="00243E80">
      <w:pPr>
        <w:jc w:val="both"/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</w:pPr>
      <w:r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 xml:space="preserve">EET by the model bacterium </w:t>
      </w:r>
      <w:r w:rsidRPr="00FD7EA4">
        <w:rPr>
          <w:rFonts w:ascii="Arial" w:eastAsia="Times New Roman" w:hAnsi="Arial" w:cs="Arial"/>
          <w:b/>
          <w:bCs/>
          <w:i/>
          <w:iCs/>
          <w:color w:val="000000"/>
          <w:sz w:val="22"/>
          <w:szCs w:val="22"/>
          <w:lang w:eastAsia="en-GB"/>
        </w:rPr>
        <w:t>S</w:t>
      </w:r>
      <w:r w:rsidR="00764D0D" w:rsidRPr="00FD7EA4">
        <w:rPr>
          <w:rFonts w:ascii="Arial" w:eastAsia="Times New Roman" w:hAnsi="Arial" w:cs="Arial"/>
          <w:b/>
          <w:bCs/>
          <w:i/>
          <w:iCs/>
          <w:color w:val="000000"/>
          <w:sz w:val="22"/>
          <w:szCs w:val="22"/>
          <w:lang w:eastAsia="en-GB"/>
        </w:rPr>
        <w:t>hewanella</w:t>
      </w:r>
      <w:r w:rsidRPr="00FD7EA4">
        <w:rPr>
          <w:rFonts w:ascii="Arial" w:eastAsia="Times New Roman" w:hAnsi="Arial" w:cs="Arial"/>
          <w:b/>
          <w:bCs/>
          <w:i/>
          <w:iCs/>
          <w:color w:val="000000"/>
          <w:sz w:val="22"/>
          <w:szCs w:val="22"/>
          <w:lang w:eastAsia="en-GB"/>
        </w:rPr>
        <w:t xml:space="preserve"> oneidensis</w:t>
      </w:r>
      <w:r w:rsidR="00764D0D" w:rsidRPr="00FD7EA4">
        <w:rPr>
          <w:rFonts w:ascii="Arial" w:eastAsia="Times New Roman" w:hAnsi="Arial" w:cs="Arial"/>
          <w:b/>
          <w:bCs/>
          <w:i/>
          <w:iCs/>
          <w:color w:val="000000"/>
          <w:sz w:val="22"/>
          <w:szCs w:val="22"/>
          <w:lang w:eastAsia="en-GB"/>
        </w:rPr>
        <w:t xml:space="preserve"> </w:t>
      </w:r>
      <w:r w:rsidR="00764D0D"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>MR-1</w:t>
      </w:r>
    </w:p>
    <w:p w14:paraId="2940E87F" w14:textId="6BEA5394" w:rsidR="005E0AEC" w:rsidRPr="00FD7EA4" w:rsidRDefault="007A4307" w:rsidP="00243E80">
      <w:pPr>
        <w:jc w:val="both"/>
        <w:rPr>
          <w:rFonts w:ascii="Arial" w:eastAsia="Times New Roman" w:hAnsi="Arial" w:cs="Arial"/>
          <w:color w:val="000000"/>
          <w:sz w:val="22"/>
          <w:szCs w:val="22"/>
          <w:lang w:eastAsia="en-GB"/>
        </w:rPr>
      </w:pP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For </w:t>
      </w:r>
      <w:r w:rsidR="00830F61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S. oneidensis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, the </w:t>
      </w:r>
      <w:r w:rsidR="006D3AE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anaerobic EET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pathway </w:t>
      </w:r>
      <w:r w:rsidR="00D71DD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us</w:t>
      </w:r>
      <w:r w:rsidR="002B3E6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ed to reduce </w:t>
      </w:r>
      <w:r w:rsidR="00D403B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erminal electron acceptors 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has been largely defined</w:t>
      </w:r>
      <w:r w:rsidR="007A4DE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(Figure 1)</w:t>
      </w:r>
      <w:r w:rsidR="003768C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 Organic acids </w:t>
      </w:r>
      <w:r w:rsidR="00343A2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including</w:t>
      </w:r>
      <w:r w:rsidR="003768C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lactate are oxidised in the cytoplasm</w:t>
      </w:r>
      <w:r w:rsidR="006B7CD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830F6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during</w:t>
      </w:r>
      <w:r w:rsidR="001D51D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substrate</w:t>
      </w:r>
      <w:r w:rsidR="00830F6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-</w:t>
      </w:r>
      <w:r w:rsidR="001D51D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level phosphorylation</w:t>
      </w:r>
      <w:r w:rsidR="003A399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4F4E0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and</w:t>
      </w:r>
      <w:r w:rsidR="00917A4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3A399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electrons </w:t>
      </w:r>
      <w:r w:rsidR="001D51D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lastRenderedPageBreak/>
        <w:t>released are</w:t>
      </w:r>
      <w:r w:rsidR="00917A4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ransported to </w:t>
      </w:r>
      <w:r w:rsidR="00E92D8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mena</w:t>
      </w:r>
      <w:r w:rsidR="00917A4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quino</w:t>
      </w:r>
      <w:r w:rsidR="00E92D8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ne</w:t>
      </w:r>
      <w:r w:rsidR="00917A4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E3746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in the cytoplasmic membrane</w:t>
      </w:r>
      <w:r w:rsidR="004F4E0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4F4E0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/>
      </w:r>
      <w:r w:rsidR="001D48A2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&lt;EndNote&gt;&lt;Cite&gt;&lt;Author&gt;Hunt&lt;/Author&gt;&lt;Year&gt;2010&lt;/Year&gt;&lt;RecNum&gt;6&lt;/RecNum&gt;&lt;DisplayText&gt;[6]&lt;/DisplayText&gt;&lt;record&gt;&lt;rec-number&gt;6&lt;/rec-number&gt;&lt;foreign-keys&gt;&lt;key app="EN" db-id="0seta0a2vd02x2ev9aqprd5yzt52wzrtspt5" timestamp="1639995502"&gt;6&lt;/key&gt;&lt;/foreign-keys&gt;&lt;ref-type name="Journal Article"&gt;17&lt;/ref-type&gt;&lt;contributors&gt;&lt;authors&gt;&lt;author&gt;Hunt, K. A.&lt;/author&gt;&lt;author&gt;Flynn, J. M.&lt;/author&gt;&lt;author&gt;Naranjo, B.&lt;/author&gt;&lt;author&gt;Shikhare, I. D.&lt;/author&gt;&lt;author&gt;Gralnick, J. A.&lt;/author&gt;&lt;/authors&gt;&lt;/contributors&gt;&lt;auth-address&gt;Univ Minnesota, Inst Biotechnol, St Paul, MN 55108 USA&amp;#xD;Univ Minnesota, Dept Microbiol, St Paul, MN 55108 USA&lt;/auth-address&gt;&lt;titles&gt;&lt;title&gt;Substrate-Level Phosphorylation Is the Primary Source of Energy Conservation during Anaerobic Respiration of Shewanella oneidensis Strain MR-1&lt;/title&gt;&lt;secondary-title&gt;Journal of Bacteriology&lt;/secondary-title&gt;&lt;alt-title&gt;J Bacteriol&lt;/alt-title&gt;&lt;/titles&gt;&lt;periodical&gt;&lt;full-title&gt;Journal of Bacteriology&lt;/full-title&gt;&lt;abbr-1&gt;J Bacteriol&lt;/abbr-1&gt;&lt;/periodical&gt;&lt;alt-periodical&gt;&lt;full-title&gt;Journal of Bacteriology&lt;/full-title&gt;&lt;abbr-1&gt;J Bacteriol&lt;/abbr-1&gt;&lt;/alt-periodical&gt;&lt;pages&gt;3345-3351&lt;/pages&gt;&lt;volume&gt;192&lt;/volume&gt;&lt;number&gt;13&lt;/number&gt;&lt;keywords&gt;&lt;keyword&gt;alteromonas-putrefaciens&lt;/keyword&gt;&lt;keyword&gt;lactate utilization&lt;/keyword&gt;&lt;keyword&gt;genus shewanella&lt;/keyword&gt;&lt;keyword&gt;reduction&lt;/keyword&gt;&lt;keyword&gt;involvement&lt;/keyword&gt;&lt;keyword&gt;metabolism&lt;/keyword&gt;&lt;keyword&gt;oxidation&lt;/keyword&gt;&lt;keyword&gt;manganese&lt;/keyword&gt;&lt;keyword&gt;acetate&lt;/keyword&gt;&lt;keyword&gt;systems&lt;/keyword&gt;&lt;/keywords&gt;&lt;dates&gt;&lt;year&gt;2010&lt;/year&gt;&lt;pub-dates&gt;&lt;date&gt;Jul&lt;/date&gt;&lt;/pub-dates&gt;&lt;/dates&gt;&lt;isbn&gt;0021-9193&lt;/isbn&gt;&lt;accession-num&gt;WOS:000278806100014&lt;/accession-num&gt;&lt;urls&gt;&lt;related-urls&gt;&lt;url&gt;&amp;lt;Go to ISI&amp;gt;://WOS:000278806100014&lt;/url&gt;&lt;/related-urls&gt;&lt;/urls&gt;&lt;electronic-resource-num&gt;10.1128/Jb.00090-10&lt;/electronic-resource-num&gt;&lt;language&gt;English&lt;/language&gt;&lt;/record&gt;&lt;/Cite&gt;&lt;/EndNote&gt;</w:instrText>
      </w:r>
      <w:r w:rsidR="004F4E0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6]</w:t>
      </w:r>
      <w:r w:rsidR="004F4E0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917A4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 </w:t>
      </w:r>
      <w:proofErr w:type="spellStart"/>
      <w:r w:rsidR="004F4E0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M</w:t>
      </w:r>
      <w:r w:rsidR="00917A4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enaqui</w:t>
      </w:r>
      <w:r w:rsidR="00E92D8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no</w:t>
      </w:r>
      <w:r w:rsidR="0072073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l</w:t>
      </w:r>
      <w:proofErr w:type="spellEnd"/>
      <w:r w:rsidR="00917A4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72073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is</w:t>
      </w:r>
      <w:r w:rsidR="00917A4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oxidised</w:t>
      </w:r>
      <w:r w:rsidR="002471A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on the periplasmic side of the cytoplasmic membrane</w:t>
      </w:r>
      <w:r w:rsidR="00917A4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by </w:t>
      </w:r>
      <w:proofErr w:type="spellStart"/>
      <w:r w:rsidR="00F06FD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CymA</w:t>
      </w:r>
      <w:proofErr w:type="spellEnd"/>
      <w:r w:rsidR="00F06FD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,</w:t>
      </w:r>
      <w:r w:rsidR="00E3746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4F4E0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a</w:t>
      </w:r>
      <w:r w:rsidR="00085DD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quinol dehydrogenase</w:t>
      </w:r>
      <w:r w:rsidR="00CD4EA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DE7A8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NYXJyaXR0PC9BdXRob3I+PFllYXI+MjAxMjwvWWVhcj48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NYXJyaXR0PC9BdXRob3I+PFllYXI+MjAxMjwvWWVhcj48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.DATA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DE7A8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DE7A8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7]</w:t>
      </w:r>
      <w:r w:rsidR="00DE7A8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085DD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.  Unlike quinol dehydrogenases</w:t>
      </w:r>
      <w:r w:rsidR="00830F6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in other bacteria</w:t>
      </w:r>
      <w:r w:rsidR="00085DD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, which</w:t>
      </w:r>
      <w:r w:rsidR="00EA055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830F6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ypically</w:t>
      </w:r>
      <w:r w:rsidR="00EA055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reduce a single </w:t>
      </w:r>
      <w:r w:rsidR="00BE16F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electron acceptor</w:t>
      </w:r>
      <w:r w:rsidR="00323F6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, </w:t>
      </w:r>
      <w:proofErr w:type="spellStart"/>
      <w:r w:rsidR="00323F6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CymA</w:t>
      </w:r>
      <w:proofErr w:type="spellEnd"/>
      <w:r w:rsidR="00323F6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B461A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functions as an electron transfer hub,</w:t>
      </w:r>
      <w:r w:rsidR="009B095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71318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ransferring electrons to a range of different</w:t>
      </w:r>
      <w:r w:rsidR="000F4DE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periplasmic</w:t>
      </w:r>
      <w:r w:rsidR="0071318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67216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cytochromes</w:t>
      </w:r>
      <w:r w:rsidR="0045025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45025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/>
      </w:r>
      <w:r w:rsidR="001D48A2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&lt;EndNote&gt;&lt;Cite&gt;&lt;Author&gt;Zhong&lt;/Author&gt;&lt;Year&gt;2018&lt;/Year&gt;&lt;RecNum&gt;8&lt;/RecNum&gt;&lt;DisplayText&gt;[8]&lt;/DisplayText&gt;&lt;record&gt;&lt;rec-number&gt;8&lt;/rec-number&gt;&lt;foreign-keys&gt;&lt;key app="EN" db-id="0seta0a2vd02x2ev9aqprd5yzt52wzrtspt5" timestamp="1639995502"&gt;8&lt;/key&gt;&lt;/foreign-keys&gt;&lt;ref-type name="Journal Article"&gt;17&lt;/ref-type&gt;&lt;contributors&gt;&lt;authors&gt;&lt;author&gt;Zhong, Y.&lt;/author&gt;&lt;author&gt;Shi, L.&lt;/author&gt;&lt;/authors&gt;&lt;/contributors&gt;&lt;auth-address&gt;Department of Biological Sciences and Technology, School of Environmental Studies, China University of Geosciences, Wuhan, China.&amp;#xD;State Key Laboratory of Biogeology and Environmental Geology, China University of Geosciences, Wuhan, China.&lt;/auth-address&gt;&lt;titles&gt;&lt;title&gt;Genomic Analyses of the Quinol Oxidases and/or Quinone Reductases Involved in Bacterial Extracellular Electron Transfer&lt;/title&gt;&lt;secondary-title&gt;Front Microbiol&lt;/secondary-title&gt;&lt;/titles&gt;&lt;periodical&gt;&lt;full-title&gt;Front Microbiol&lt;/full-title&gt;&lt;/periodical&gt;&lt;pages&gt;3029&lt;/pages&gt;&lt;volume&gt;9&lt;/volume&gt;&lt;edition&gt;2019/01/09&lt;/edition&gt;&lt;keywords&gt;&lt;keyword&gt;extracellular electron transfer pathways&lt;/keyword&gt;&lt;keyword&gt;multiheme c-type cytochromes&lt;/keyword&gt;&lt;keyword&gt;quinol oxidase&lt;/keyword&gt;&lt;keyword&gt;quinone reductase&lt;/keyword&gt;&lt;keyword&gt;the cytoplasmic membrane&lt;/keyword&gt;&lt;/keywords&gt;&lt;dates&gt;&lt;year&gt;2018&lt;/year&gt;&lt;/dates&gt;&lt;isbn&gt;1664-302X (Print)&amp;#xD;1664-302X (Linking)&lt;/isbn&gt;&lt;accession-num&gt;30619124&lt;/accession-num&gt;&lt;urls&gt;&lt;related-urls&gt;&lt;url&gt;https://www.ncbi.nlm.nih.gov/pubmed/30619124&lt;/url&gt;&lt;/related-urls&gt;&lt;/urls&gt;&lt;custom2&gt;PMC6295460&lt;/custom2&gt;&lt;electronic-resource-num&gt;10.3389/fmicb.2018.03029&lt;/electronic-resource-num&gt;&lt;/record&gt;&lt;/Cite&gt;&lt;/EndNote&gt;</w:instrText>
      </w:r>
      <w:r w:rsidR="0045025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8]</w:t>
      </w:r>
      <w:r w:rsidR="0045025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71318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</w:t>
      </w:r>
      <w:r w:rsidR="000F4DE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830F6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For</w:t>
      </w:r>
      <w:r w:rsidR="0067216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EET the</w:t>
      </w:r>
      <w:r w:rsidR="000F4DE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most significant</w:t>
      </w:r>
      <w:r w:rsidR="007D2FC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67216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are</w:t>
      </w:r>
      <w:r w:rsidR="000651A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D7695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wo</w:t>
      </w:r>
      <w:r w:rsidR="000651A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etraheme</w:t>
      </w:r>
      <w:r w:rsidR="0067216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cytochromes</w:t>
      </w:r>
      <w:r w:rsidR="00D7695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:</w:t>
      </w:r>
      <w:r w:rsidR="00D269A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0651A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f</w:t>
      </w:r>
      <w:r w:rsidR="00D269A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umarate reductase (FccA) and Small </w:t>
      </w:r>
      <w:r w:rsidR="002121E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</w:t>
      </w:r>
      <w:r w:rsidR="00D269A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etraheme </w:t>
      </w:r>
      <w:r w:rsidR="002121E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C</w:t>
      </w:r>
      <w:r w:rsidR="00D269A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ytochrome</w:t>
      </w:r>
      <w:r w:rsidR="0051007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(</w:t>
      </w:r>
      <w:r w:rsidR="00D269A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STC</w:t>
      </w:r>
      <w:r w:rsidR="00DC77E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or </w:t>
      </w:r>
      <w:proofErr w:type="spellStart"/>
      <w:r w:rsidR="00DC77E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CctA</w:t>
      </w:r>
      <w:proofErr w:type="spellEnd"/>
      <w:r w:rsidR="0051007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)</w:t>
      </w:r>
      <w:r w:rsidR="000F4DE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.</w:t>
      </w:r>
      <w:r w:rsidR="007D2FC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0F4DE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</w:t>
      </w:r>
      <w:r w:rsidR="007D2FC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hese two cytochromes are </w:t>
      </w:r>
      <w:r w:rsidR="002B1556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abundant </w:t>
      </w:r>
      <w:r w:rsidR="007D2FC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in the periplasm and </w:t>
      </w:r>
      <w:r w:rsidR="0051007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ransfer</w:t>
      </w:r>
      <w:r w:rsidR="0096423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electrons from </w:t>
      </w:r>
      <w:proofErr w:type="spellStart"/>
      <w:r w:rsidR="0096423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CymA</w:t>
      </w:r>
      <w:proofErr w:type="spellEnd"/>
      <w:r w:rsidR="0096423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o</w:t>
      </w:r>
      <w:r w:rsidR="00D7695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he </w:t>
      </w:r>
      <w:proofErr w:type="spellStart"/>
      <w:r w:rsidR="00D7695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decaheme</w:t>
      </w:r>
      <w:proofErr w:type="spellEnd"/>
      <w:r w:rsidR="00B02CF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cytochrome</w:t>
      </w:r>
      <w:r w:rsidR="00D32E9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0158D6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MtrA </w:t>
      </w:r>
      <w:r w:rsidR="00F10AC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at the periplasmic</w:t>
      </w:r>
      <w:r w:rsidR="000158D6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side of the </w:t>
      </w:r>
      <w:r w:rsidR="00D32E9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outer membrane</w:t>
      </w:r>
      <w:r w:rsidR="0074204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91773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Gb25zZWNhPC9BdXRob3I+PFllYXI+MjAxMzwvWWVhcj48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Gb25zZWNhPC9BdXRob3I+PFllYXI+MjAxMzwvWWVhcj48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.DATA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91773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91773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9,10]</w:t>
      </w:r>
      <w:r w:rsidR="0091773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97164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 </w:t>
      </w:r>
      <w:r w:rsidR="00977ED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NMR studies on interactions between MtrA</w:t>
      </w:r>
      <w:r w:rsidR="00830F6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,</w:t>
      </w:r>
      <w:r w:rsidR="00977ED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STC </w:t>
      </w:r>
      <w:r w:rsidR="00830F6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and</w:t>
      </w:r>
      <w:r w:rsidR="00977ED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FccA revealed</w:t>
      </w:r>
      <w:r w:rsidR="000C214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F10AC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electro</w:t>
      </w:r>
      <w:r w:rsidR="001074F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n</w:t>
      </w:r>
      <w:r w:rsidR="00F10AC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ransfer</w:t>
      </w:r>
      <w:r w:rsidR="001074F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hrough</w:t>
      </w:r>
      <w:r w:rsidR="00F10AC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5E0AE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he</w:t>
      </w:r>
      <w:r w:rsidR="004F4E0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se cytochrome</w:t>
      </w:r>
      <w:r w:rsidR="00BA0BA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s</w:t>
      </w:r>
      <w:r w:rsidR="004F4E0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BA0BA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are</w:t>
      </w:r>
      <w:r w:rsidR="005E0AE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dominated by </w:t>
      </w:r>
      <w:r w:rsidR="006F327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ransient</w:t>
      </w:r>
      <w:r w:rsidR="000C214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5E0AE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interactions instead of </w:t>
      </w:r>
      <w:r w:rsidR="00BA0BA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h</w:t>
      </w:r>
      <w:r w:rsidR="002B1556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r</w:t>
      </w:r>
      <w:r w:rsidR="00BA0BA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ough </w:t>
      </w:r>
      <w:proofErr w:type="spellStart"/>
      <w:r w:rsidR="000C214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stabl</w:t>
      </w:r>
      <w:r w:rsidR="00BA0BA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ised</w:t>
      </w:r>
      <w:proofErr w:type="spellEnd"/>
      <w:r w:rsidR="000C214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complex</w:t>
      </w:r>
      <w:r w:rsidR="00302F2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es</w:t>
      </w:r>
      <w:r w:rsidR="000C214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F315C6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Gb25zZWNhPC9BdXRob3I+PFllYXI+MjAxMzwvWWVhcj48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Gb25zZWNhPC9BdXRob3I+PFllYXI+MjAxMzwvWWVhcj48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.DATA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F315C6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F315C6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9,11]</w:t>
      </w:r>
      <w:r w:rsidR="00F315C6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7C6F56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 </w:t>
      </w:r>
    </w:p>
    <w:p w14:paraId="689C179E" w14:textId="45C2ED55" w:rsidR="00612D21" w:rsidRDefault="000651A7" w:rsidP="009E799A">
      <w:pPr>
        <w:jc w:val="both"/>
        <w:rPr>
          <w:rFonts w:ascii="Arial" w:eastAsia="Times New Roman" w:hAnsi="Arial" w:cs="Arial"/>
          <w:color w:val="000000"/>
          <w:sz w:val="22"/>
          <w:szCs w:val="22"/>
          <w:lang w:eastAsia="en-GB"/>
        </w:rPr>
      </w:pP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MtrA</w:t>
      </w:r>
      <w:r w:rsidR="00D7695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is part </w:t>
      </w:r>
      <w:r w:rsidR="000221E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of </w:t>
      </w:r>
      <w:r w:rsidR="003238B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he </w:t>
      </w:r>
      <w:r w:rsidR="00862E4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heterotrimeric </w:t>
      </w:r>
      <w:r w:rsidR="003238B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Mtr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CAB</w:t>
      </w:r>
      <w:r w:rsidR="003238B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complex</w:t>
      </w:r>
      <w:r w:rsidR="00E5031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, </w:t>
      </w:r>
      <w:r w:rsidR="00816BF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a 17</w:t>
      </w:r>
      <w:r w:rsidR="006313A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816BF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nm </w:t>
      </w:r>
      <w:r w:rsidR="00862E4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nano</w:t>
      </w:r>
      <w:r w:rsidR="00816BF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wire</w:t>
      </w:r>
      <w:r w:rsidR="003238B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697B6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responsible for</w:t>
      </w:r>
      <w:r w:rsidR="00C51A4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ranslocation of electrons </w:t>
      </w:r>
      <w:r w:rsidR="003C740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hrough</w:t>
      </w:r>
      <w:r w:rsidR="00C51A4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he outer membrane</w:t>
      </w:r>
      <w:r w:rsidR="00827E9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D7707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IYXJ0c2hvcm5lPC9BdXRob3I+PFllYXI+MjAwOTwvWWVh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IYXJ0c2hvcm5lPC9BdXRob3I+PFllYXI+MjAwOTwvWWVh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.DATA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D7707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D7707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10,12]</w:t>
      </w:r>
      <w:r w:rsidR="00D7707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C51A4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</w:t>
      </w:r>
      <w:r w:rsidR="0071751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MtrA </w:t>
      </w:r>
      <w:r w:rsidR="00826D0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is held across the membrane by a </w:t>
      </w:r>
      <w:r w:rsidR="002444E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26 </w:t>
      </w:r>
      <w:r w:rsidR="00580EA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sym w:font="Symbol" w:char="F062"/>
      </w:r>
      <w:r w:rsidR="00580EA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-strand </w:t>
      </w:r>
      <w:r w:rsidR="00826D0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porin, MtrB, that insulates the cytochrome from the outer membrane</w:t>
      </w:r>
      <w:r w:rsidR="00862E4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environment</w:t>
      </w:r>
      <w:r w:rsidR="0091773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5B598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FZHdhcmRzPC9BdXRob3I+PFllYXI+MjAyMDwvWWVhcj48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FZHdhcmRzPC9BdXRob3I+PFllYXI+MjAyMDwvWWVhcj48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.DATA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5B598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5B598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1,10,13,14]</w:t>
      </w:r>
      <w:r w:rsidR="005B598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9A01D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</w:t>
      </w:r>
      <w:r w:rsidR="00CA388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2F645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he </w:t>
      </w:r>
      <w:r w:rsidR="0037718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MtrA component accept</w:t>
      </w:r>
      <w:r w:rsidR="008B5FC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s</w:t>
      </w:r>
      <w:r w:rsidR="0037718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electrons from both STC and FccA and </w:t>
      </w:r>
      <w:r w:rsidR="00FD29D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move</w:t>
      </w:r>
      <w:r w:rsidR="008B5FC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s</w:t>
      </w:r>
      <w:r w:rsidR="00FD29D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hem across the membrane to the surface of the cell </w:t>
      </w:r>
      <w:r w:rsidR="0057185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into a second </w:t>
      </w:r>
      <w:proofErr w:type="spellStart"/>
      <w:r w:rsidR="0057185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decaheme</w:t>
      </w:r>
      <w:proofErr w:type="spellEnd"/>
      <w:r w:rsidR="0057185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cytochrome, MtrC</w:t>
      </w:r>
      <w:r w:rsidR="000221E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on the extracellular side of the outer membrane </w:t>
      </w:r>
      <w:r w:rsidR="0067132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TdHVybTwvQXV0aG9yPjxZZWFyPjIwMTU8L1llYXI+PFJl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==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TdHVybTwvQXV0aG9yPjxZZWFyPjIwMTU8L1llYXI+PFJl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==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.DATA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67132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67132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11]</w:t>
      </w:r>
      <w:r w:rsidR="0067132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57185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</w:t>
      </w:r>
    </w:p>
    <w:p w14:paraId="153D8951" w14:textId="7B0DF7BB" w:rsidR="006B0F6A" w:rsidRPr="00FD7EA4" w:rsidRDefault="004B1983" w:rsidP="00974205">
      <w:pPr>
        <w:jc w:val="both"/>
        <w:rPr>
          <w:rFonts w:ascii="Arial" w:eastAsia="Times New Roman" w:hAnsi="Arial" w:cs="Arial"/>
          <w:color w:val="000000"/>
          <w:sz w:val="22"/>
          <w:szCs w:val="22"/>
          <w:lang w:eastAsia="en-GB"/>
        </w:rPr>
      </w:pP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Recently a </w:t>
      </w:r>
      <w:r w:rsidR="00270E3F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cellular 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urnover of 6.4 x 10</w:t>
      </w:r>
      <w:r w:rsidRPr="00FD7EA4">
        <w:rPr>
          <w:rFonts w:ascii="Arial" w:eastAsia="Times New Roman" w:hAnsi="Arial" w:cs="Arial"/>
          <w:color w:val="000000"/>
          <w:sz w:val="22"/>
          <w:szCs w:val="22"/>
          <w:vertAlign w:val="superscript"/>
          <w:lang w:eastAsia="en-GB"/>
        </w:rPr>
        <w:t>6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ATP s</w:t>
      </w:r>
      <w:r w:rsidRPr="00FD7EA4">
        <w:rPr>
          <w:rFonts w:ascii="Arial" w:eastAsia="Times New Roman" w:hAnsi="Arial" w:cs="Arial"/>
          <w:color w:val="000000"/>
          <w:sz w:val="22"/>
          <w:szCs w:val="22"/>
          <w:vertAlign w:val="superscript"/>
          <w:lang w:eastAsia="en-GB"/>
        </w:rPr>
        <w:t>-1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Pr="00BF7F7A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was reported for </w:t>
      </w:r>
      <w:r w:rsidR="00557EFE" w:rsidRPr="00BF7F7A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Escherichia</w:t>
      </w:r>
      <w:r w:rsidRPr="00BF7F7A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 coli</w:t>
      </w:r>
      <w:r w:rsidRPr="00BF7F7A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during exponential growth phase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/>
      </w:r>
      <w:r w:rsidR="001D48A2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&lt;EndNote&gt;&lt;Cite&gt;&lt;Author&gt;Deng&lt;/Author&gt;&lt;Year&gt;2021&lt;/Year&gt;&lt;RecNum&gt;15&lt;/RecNum&gt;&lt;DisplayText&gt;[15]&lt;/DisplayText&gt;&lt;record&gt;&lt;rec-number&gt;15&lt;/rec-number&gt;&lt;foreign-keys&gt;&lt;key app="EN" db-id="0seta0a2vd02x2ev9aqprd5yzt52wzrtspt5" timestamp="1639995502"&gt;15&lt;/key&gt;&lt;/foreign-keys&gt;&lt;ref-type name="Journal Article"&gt;17&lt;/ref-type&gt;&lt;contributors&gt;&lt;authors&gt;&lt;author&gt;Deng, Y.&lt;/author&gt;&lt;author&gt;Beahm, D. R.&lt;/author&gt;&lt;author&gt;Ionov, S.&lt;/author&gt;&lt;author&gt;Sarpeshkar, R.&lt;/author&gt;&lt;/authors&gt;&lt;/contributors&gt;&lt;auth-address&gt;Thayer School of Engineering, Dartmouth College, Hanover, NH, 03755, USA.&amp;#xD;Thayer School of Engineering, Dartmouth College, Hanover, NH, 03755, USA. rahul.sarpeshkar@dartmouth.edu.&amp;#xD;Departments of Engineering, Microbiology &amp;amp; Immunology, Physics, and Molecular and Systems Biology, Dartmouth College, Hanover, NH, 03755, USA. rahul.sarpeshkar@dartmouth.edu.&lt;/auth-address&gt;&lt;titles&gt;&lt;title&gt;Measuring and modeling energy and power consumption in living microbial cells with a synthetic ATP reporter&lt;/title&gt;&lt;secondary-title&gt;BMC Biol&lt;/secondary-title&gt;&lt;/titles&gt;&lt;periodical&gt;&lt;full-title&gt;BMC Biol&lt;/full-title&gt;&lt;/periodical&gt;&lt;pages&gt;101&lt;/pages&gt;&lt;volume&gt;19&lt;/volume&gt;&lt;number&gt;1&lt;/number&gt;&lt;edition&gt;2021/05/19&lt;/edition&gt;&lt;keywords&gt;&lt;keyword&gt;*ATP biosensor&lt;/keyword&gt;&lt;keyword&gt;*ATP dynamics&lt;/keyword&gt;&lt;keyword&gt;*Bacterial kinetics&lt;/keyword&gt;&lt;keyword&gt;*Cell energetics&lt;/keyword&gt;&lt;keyword&gt;*Cellular power consumption&lt;/keyword&gt;&lt;keyword&gt;*Kinetic circuit models&lt;/keyword&gt;&lt;keyword&gt;*Metabolism&lt;/keyword&gt;&lt;/keywords&gt;&lt;dates&gt;&lt;year&gt;2021&lt;/year&gt;&lt;pub-dates&gt;&lt;date&gt;May 17&lt;/date&gt;&lt;/pub-dates&gt;&lt;/dates&gt;&lt;isbn&gt;1741-7007 (Electronic)&amp;#xD;1741-7007 (Linking)&lt;/isbn&gt;&lt;accession-num&gt;34001118&lt;/accession-num&gt;&lt;urls&gt;&lt;related-urls&gt;&lt;url&gt;https://www.ncbi.nlm.nih.gov/pubmed/34001118&lt;/url&gt;&lt;/related-urls&gt;&lt;/urls&gt;&lt;custom2&gt;PMC8130387&lt;/custom2&gt;&lt;electronic-resource-num&gt;10.1186/s12915-021-01023-2&lt;/electronic-resource-num&gt;&lt;/record&gt;&lt;/Cite&gt;&lt;/EndNote&gt;</w:instrTex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15]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BF7F7A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.</w:t>
      </w:r>
      <w:r w:rsidR="00963C61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B</w:t>
      </w:r>
      <w:r w:rsidR="00BF7F7A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ased on this rate of turnover, </w:t>
      </w:r>
      <w:r w:rsidR="00F12EB6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it is </w:t>
      </w:r>
      <w:r w:rsidR="0095385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interesting</w:t>
      </w:r>
      <w:r w:rsidR="00922EB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o consider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whether </w:t>
      </w:r>
      <w:r w:rsidR="00AA5CB5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he rate and amount of 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EET through MtrCAB would be able to support </w:t>
      </w:r>
      <w:r w:rsidR="00557EFE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S. oneidensis</w:t>
      </w:r>
      <w:r w:rsidR="00557EF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with a similar metabolic requirement</w:t>
      </w:r>
      <w:r w:rsidR="00BF7F7A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for ATP</w:t>
      </w:r>
      <w:r w:rsidR="00557EF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.</w:t>
      </w:r>
      <w:r w:rsidR="007A1051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A3244A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Both </w:t>
      </w:r>
      <w:r w:rsidR="00A3244A">
        <w:rPr>
          <w:rFonts w:ascii="Arial" w:eastAsia="Times New Roman" w:hAnsi="Arial" w:cs="Arial"/>
          <w:i/>
          <w:color w:val="000000"/>
          <w:sz w:val="22"/>
          <w:szCs w:val="22"/>
          <w:lang w:eastAsia="en-GB"/>
        </w:rPr>
        <w:t>S. oneidensis</w:t>
      </w:r>
      <w:r w:rsidR="00A3244A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 xml:space="preserve"> and </w:t>
      </w:r>
      <w:r w:rsidR="00A3244A">
        <w:rPr>
          <w:rFonts w:ascii="Arial" w:eastAsia="Times New Roman" w:hAnsi="Arial" w:cs="Arial"/>
          <w:i/>
          <w:color w:val="000000"/>
          <w:sz w:val="22"/>
          <w:szCs w:val="22"/>
          <w:lang w:eastAsia="en-GB"/>
        </w:rPr>
        <w:t>E. coli</w:t>
      </w:r>
      <w:r w:rsidR="00FF652E">
        <w:rPr>
          <w:rFonts w:ascii="Arial" w:eastAsia="Times New Roman" w:hAnsi="Arial" w:cs="Arial"/>
          <w:i/>
          <w:color w:val="000000"/>
          <w:sz w:val="22"/>
          <w:szCs w:val="22"/>
          <w:lang w:eastAsia="en-GB"/>
        </w:rPr>
        <w:t xml:space="preserve"> </w:t>
      </w:r>
      <w:r w:rsidR="00FF652E" w:rsidRPr="001E6790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 xml:space="preserve">are </w:t>
      </w:r>
      <w:proofErr w:type="spellStart"/>
      <w:r w:rsidR="00FF652E" w:rsidRPr="001E6790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>Gammaproteobacteria</w:t>
      </w:r>
      <w:proofErr w:type="spellEnd"/>
      <w:r w:rsidR="00FF652E" w:rsidRPr="001E6790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 xml:space="preserve"> with </w:t>
      </w:r>
      <w:r w:rsidR="00532797" w:rsidRPr="001E6790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 xml:space="preserve">comparable generation times, so the rate of ATP production </w:t>
      </w:r>
      <w:r w:rsidR="00D24B58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 xml:space="preserve">may </w:t>
      </w:r>
      <w:r w:rsidR="00532797" w:rsidRPr="001E6790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>also be comparable.</w:t>
      </w:r>
      <w:r w:rsidR="00532797">
        <w:rPr>
          <w:rFonts w:ascii="Arial" w:eastAsia="Times New Roman" w:hAnsi="Arial" w:cs="Arial"/>
          <w:i/>
          <w:color w:val="000000"/>
          <w:sz w:val="22"/>
          <w:szCs w:val="22"/>
          <w:lang w:eastAsia="en-GB"/>
        </w:rPr>
        <w:t xml:space="preserve"> </w:t>
      </w:r>
      <w:r w:rsidR="0097420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</w:t>
      </w:r>
      <w:r w:rsidR="009B755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h</w:t>
      </w:r>
      <w:r w:rsidR="006B0F6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e</w:t>
      </w:r>
      <w:r w:rsidR="00ED09E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FF36B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electron transfer</w:t>
      </w:r>
      <w:r w:rsidR="006B0F6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rates</w:t>
      </w:r>
      <w:r w:rsidR="00FF36B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hrough </w:t>
      </w:r>
      <w:r w:rsidR="00AE211C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MtrCAB </w:t>
      </w:r>
      <w:r w:rsidR="00A8578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ha</w:t>
      </w:r>
      <w:r w:rsidR="00557EF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ve now</w:t>
      </w:r>
      <w:r w:rsidR="00A8578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been calculated</w:t>
      </w:r>
      <w:r w:rsidR="00CC729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AA5CB5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o be </w:t>
      </w:r>
      <w:r w:rsidR="00292D5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3 x 10</w:t>
      </w:r>
      <w:r w:rsidR="00292D51" w:rsidRPr="00FD7EA4">
        <w:rPr>
          <w:rFonts w:ascii="Arial" w:eastAsia="Times New Roman" w:hAnsi="Arial" w:cs="Arial"/>
          <w:color w:val="000000"/>
          <w:sz w:val="22"/>
          <w:szCs w:val="22"/>
          <w:vertAlign w:val="superscript"/>
          <w:lang w:eastAsia="en-GB"/>
        </w:rPr>
        <w:t>4</w:t>
      </w:r>
      <w:r w:rsidR="00292D5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s</w:t>
      </w:r>
      <w:r w:rsidR="00292D51" w:rsidRPr="00FD7EA4">
        <w:rPr>
          <w:rFonts w:ascii="Arial" w:eastAsia="Times New Roman" w:hAnsi="Arial" w:cs="Arial"/>
          <w:color w:val="000000"/>
          <w:sz w:val="22"/>
          <w:szCs w:val="22"/>
          <w:vertAlign w:val="superscript"/>
          <w:lang w:eastAsia="en-GB"/>
        </w:rPr>
        <w:t>-1</w:t>
      </w:r>
      <w:r w:rsidR="00BD725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,</w:t>
      </w:r>
      <w:r w:rsidR="00CC729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with the limiting step </w:t>
      </w:r>
      <w:r w:rsidR="00BD725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caused by the </w:t>
      </w:r>
      <w:r w:rsidR="0007392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heme-edge</w:t>
      </w:r>
      <w:r w:rsidR="00BD725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distance between </w:t>
      </w:r>
      <w:r w:rsidR="000E06D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MtrC and MtrA</w:t>
      </w:r>
      <w:r w:rsidR="00BD725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A8578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/>
      </w:r>
      <w:r w:rsidR="001D48A2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&lt;EndNote&gt;&lt;Cite&gt;&lt;Author&gt;Jiang&lt;/Author&gt;&lt;Year&gt;2020&lt;/Year&gt;&lt;RecNum&gt;16&lt;/RecNum&gt;&lt;DisplayText&gt;[16]&lt;/DisplayText&gt;&lt;record&gt;&lt;rec-number&gt;16&lt;/rec-number&gt;&lt;foreign-keys&gt;&lt;key app="EN" db-id="0seta0a2vd02x2ev9aqprd5yzt52wzrtspt5" timestamp="1639995502"&gt;16&lt;/key&gt;&lt;/foreign-keys&gt;&lt;ref-type name="Journal Article"&gt;17&lt;/ref-type&gt;&lt;contributors&gt;&lt;authors&gt;&lt;author&gt;Jiang, X.&lt;/author&gt;&lt;author&gt;van Wonderen, J. H.&lt;/author&gt;&lt;author&gt;Butt, J. N.&lt;/author&gt;&lt;author&gt;Edwards, M. J.&lt;/author&gt;&lt;author&gt;Clarke, T. A.&lt;/author&gt;&lt;author&gt;Blumberger, J.&lt;/author&gt;&lt;/authors&gt;&lt;/contributors&gt;&lt;auth-address&gt;Department of Physics and Astronomy and Thomas Young Centre, University College London, London WC1E 6BT, United Kingdom.&amp;#xD;School of Chemistry and School of Biological Sciences, University of East Anglia, Norwich Research Park, Norwich NR4 7TJ, United Kingdom.&lt;/auth-address&gt;&lt;titles&gt;&lt;title&gt;Which Multi-Heme Protein Complex Transfers Electrons More Efficiently? Comparing MtrCAB from Shewanella with OmcS from Geobacter&lt;/title&gt;&lt;secondary-title&gt;J Phys Chem Lett&lt;/secondary-title&gt;&lt;/titles&gt;&lt;periodical&gt;&lt;full-title&gt;J Phys Chem Lett&lt;/full-title&gt;&lt;/periodical&gt;&lt;pages&gt;9421-9425&lt;/pages&gt;&lt;volume&gt;11&lt;/volume&gt;&lt;number&gt;21&lt;/number&gt;&lt;edition&gt;2020/10/27&lt;/edition&gt;&lt;keywords&gt;&lt;keyword&gt;Bacterial Proteins/*chemistry&lt;/keyword&gt;&lt;keyword&gt;Electron Transport&lt;/keyword&gt;&lt;keyword&gt;Geobacter/chemistry&lt;/keyword&gt;&lt;keyword&gt;Heme/*chemistry&lt;/keyword&gt;&lt;keyword&gt;Hemeproteins/*chemistry&lt;/keyword&gt;&lt;keyword&gt;Nanowires/chemistry&lt;/keyword&gt;&lt;keyword&gt;Oxidation-Reduction&lt;/keyword&gt;&lt;keyword&gt;Protein Conformation&lt;/keyword&gt;&lt;keyword&gt;Shewanella/chemistry&lt;/keyword&gt;&lt;keyword&gt;Solvents/chemistry&lt;/keyword&gt;&lt;keyword&gt;Structure-Activity Relationship&lt;/keyword&gt;&lt;/keywords&gt;&lt;dates&gt;&lt;year&gt;2020&lt;/year&gt;&lt;pub-dates&gt;&lt;date&gt;Nov 5&lt;/date&gt;&lt;/pub-dates&gt;&lt;/dates&gt;&lt;isbn&gt;1948-7185 (Electronic)&amp;#xD;1948-7185 (Linking)&lt;/isbn&gt;&lt;accession-num&gt;33104365&lt;/accession-num&gt;&lt;urls&gt;&lt;related-urls&gt;&lt;url&gt;https://www.ncbi.nlm.nih.gov/pubmed/33104365&lt;/url&gt;&lt;/related-urls&gt;&lt;/urls&gt;&lt;electronic-resource-num&gt;10.1021/acs.jpclett.0c02842&lt;/electronic-resource-num&gt;&lt;/record&gt;&lt;/Cite&gt;&lt;/EndNote&gt;</w:instrText>
      </w:r>
      <w:r w:rsidR="00A8578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16]</w:t>
      </w:r>
      <w:r w:rsidR="00A8578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0E06D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.</w:t>
      </w:r>
      <w:r w:rsidR="00F176E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685C9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In </w:t>
      </w:r>
      <w:r w:rsidR="0007392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previous</w:t>
      </w:r>
      <w:r w:rsidR="00685C9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studies</w:t>
      </w:r>
      <w:r w:rsidR="002B1556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,</w:t>
      </w:r>
      <w:r w:rsidR="00A8578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D94D64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S</w:t>
      </w:r>
      <w:r w:rsidR="00F176EA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. oneidensis</w:t>
      </w:r>
      <w:r w:rsidR="00F176E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A8578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was </w:t>
      </w:r>
      <w:r w:rsidR="00685C9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estimated </w:t>
      </w:r>
      <w:r w:rsidR="00A8578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o contain </w:t>
      </w:r>
      <w:r w:rsidR="004A56D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approximately </w:t>
      </w:r>
      <w:r w:rsidR="00685C9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7</w:t>
      </w:r>
      <w:r w:rsidR="004A56D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0</w:t>
      </w:r>
      <w:r w:rsidR="00685C9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,000</w:t>
      </w:r>
      <w:r w:rsidR="002A059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Mtr</w:t>
      </w:r>
      <w:r w:rsidR="00685C9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C</w:t>
      </w:r>
      <w:r w:rsidR="002A059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2B1556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molecules </w:t>
      </w:r>
      <w:r w:rsidR="00685C9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per cell</w:t>
      </w:r>
      <w:r w:rsidR="00D873E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E573B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/>
      </w:r>
      <w:r w:rsidR="001D48A2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&lt;EndNote&gt;&lt;Cite&gt;&lt;Author&gt;Ross&lt;/Author&gt;&lt;Year&gt;2009&lt;/Year&gt;&lt;RecNum&gt;17&lt;/RecNum&gt;&lt;DisplayText&gt;[17]&lt;/DisplayText&gt;&lt;record&gt;&lt;rec-number&gt;17&lt;/rec-number&gt;&lt;foreign-keys&gt;&lt;key app="EN" db-id="0seta0a2vd02x2ev9aqprd5yzt52wzrtspt5" timestamp="1639995502"&gt;17&lt;/key&gt;&lt;/foreign-keys&gt;&lt;ref-type name="Journal Article"&gt;17&lt;/ref-type&gt;&lt;contributors&gt;&lt;authors&gt;&lt;author&gt;Ross, D. E.&lt;/author&gt;&lt;author&gt;Brantley, S. L.&lt;/author&gt;&lt;author&gt;Tien, M.&lt;/author&gt;&lt;/authors&gt;&lt;/contributors&gt;&lt;auth-address&gt;Center for Environmental Kinetics Analysis, Department of Biochemistry and Molecular Biology, The Pennsylvania State University, University Park, Pennsylvania 16802, USA.&lt;/auth-address&gt;&lt;titles&gt;&lt;title&gt;Kinetic characterization of OmcA and MtrC, terminal reductases involved in respiratory electron transfer for dissimilatory iron reduction in Shewanella oneidensis MR-1&lt;/title&gt;&lt;secondary-title&gt;Appl Environ Microbiol&lt;/secondary-title&gt;&lt;/titles&gt;&lt;periodical&gt;&lt;full-title&gt;Appl Environ Microbiol&lt;/full-title&gt;&lt;/periodical&gt;&lt;pages&gt;5218-26&lt;/pages&gt;&lt;volume&gt;75&lt;/volume&gt;&lt;number&gt;16&lt;/number&gt;&lt;edition&gt;2009/06/23&lt;/edition&gt;&lt;keywords&gt;&lt;keyword&gt;Bacterial Outer Membrane Proteins/genetics/metabolism&lt;/keyword&gt;&lt;keyword&gt;Cytochrome c Group/genetics/metabolism&lt;/keyword&gt;&lt;keyword&gt;Electron Transport&lt;/keyword&gt;&lt;keyword&gt;Iron/*metabolism&lt;/keyword&gt;&lt;keyword&gt;Kinetics&lt;/keyword&gt;&lt;keyword&gt;Oxidation-Reduction&lt;/keyword&gt;&lt;keyword&gt;Oxidoreductases/genetics/metabolism&lt;/keyword&gt;&lt;keyword&gt;Shewanella/*enzymology&lt;/keyword&gt;&lt;keyword&gt;Substrate Specificity&lt;/keyword&gt;&lt;/keywords&gt;&lt;dates&gt;&lt;year&gt;2009&lt;/year&gt;&lt;pub-dates&gt;&lt;date&gt;Aug&lt;/date&gt;&lt;/pub-dates&gt;&lt;/dates&gt;&lt;isbn&gt;1098-5336 (Electronic)&amp;#xD;0099-2240 (Linking)&lt;/isbn&gt;&lt;accession-num&gt;19542342&lt;/accession-num&gt;&lt;urls&gt;&lt;related-urls&gt;&lt;url&gt;https://www.ncbi.nlm.nih.gov/pubmed/19542342&lt;/url&gt;&lt;/related-urls&gt;&lt;/urls&gt;&lt;custom2&gt;PMC2725455&lt;/custom2&gt;&lt;electronic-resource-num&gt;10.1128/AEM.00544-09&lt;/electronic-resource-num&gt;&lt;/record&gt;&lt;/Cite&gt;&lt;/EndNote&gt;</w:instrText>
      </w:r>
      <w:r w:rsidR="00E573B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17]</w:t>
      </w:r>
      <w:r w:rsidR="00E573B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685C9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 As </w:t>
      </w:r>
      <w:proofErr w:type="spellStart"/>
      <w:r w:rsidR="002510DC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m</w:t>
      </w:r>
      <w:r w:rsidR="00685C98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trC</w:t>
      </w:r>
      <w:proofErr w:type="spellEnd"/>
      <w:r w:rsidR="00052FD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is in the same operon as</w:t>
      </w:r>
      <w:r w:rsidR="00685C98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 </w:t>
      </w:r>
      <w:proofErr w:type="spellStart"/>
      <w:r w:rsidR="002510DC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m</w:t>
      </w:r>
      <w:r w:rsidR="00685C98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trA</w:t>
      </w:r>
      <w:proofErr w:type="spellEnd"/>
      <w:r w:rsidR="00685C98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 </w:t>
      </w:r>
      <w:r w:rsidR="00685C9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and </w:t>
      </w:r>
      <w:proofErr w:type="spellStart"/>
      <w:r w:rsidR="002510DC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m</w:t>
      </w:r>
      <w:r w:rsidR="00C21D52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trB</w:t>
      </w:r>
      <w:proofErr w:type="spellEnd"/>
      <w:r w:rsidR="00C21D5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41224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heir expression is likely to be similar, suggesting that</w:t>
      </w:r>
      <w:r w:rsidR="00D8250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070E6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here 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could be</w:t>
      </w:r>
      <w:r w:rsidR="0007392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a</w:t>
      </w:r>
      <w:r w:rsidR="00E573B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maximum of</w:t>
      </w:r>
      <w:r w:rsidR="00070E6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4A56D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70</w:t>
      </w:r>
      <w:r w:rsidR="00070E6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,000 MtrCAB complexes</w:t>
      </w:r>
      <w:r w:rsidR="008B227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070E6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in the outer membrane. </w:t>
      </w:r>
      <w:r w:rsidR="008B227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An individual </w:t>
      </w:r>
      <w:r w:rsidR="008B2277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S. oneidensis</w:t>
      </w:r>
      <w:r w:rsidR="008B227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cell </w:t>
      </w:r>
      <w:r w:rsidR="00D94D6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c</w:t>
      </w:r>
      <w:r w:rsidR="008B227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ould therefore have a theoretical </w:t>
      </w:r>
      <w:r w:rsidR="00EA1D16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maximum electron flux of </w:t>
      </w:r>
      <w:r w:rsidR="009B244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2.1 x 10</w:t>
      </w:r>
      <w:r w:rsidR="00B678FC" w:rsidRPr="00FD7EA4">
        <w:rPr>
          <w:rFonts w:ascii="Arial" w:eastAsia="Times New Roman" w:hAnsi="Arial" w:cs="Arial"/>
          <w:color w:val="000000"/>
          <w:sz w:val="22"/>
          <w:szCs w:val="22"/>
          <w:vertAlign w:val="superscript"/>
          <w:lang w:eastAsia="en-GB"/>
        </w:rPr>
        <w:t xml:space="preserve">9 </w:t>
      </w:r>
      <w:r w:rsidR="00B678F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e s</w:t>
      </w:r>
      <w:r w:rsidR="00B678FC" w:rsidRPr="00FD7EA4">
        <w:rPr>
          <w:rFonts w:ascii="Arial" w:eastAsia="Times New Roman" w:hAnsi="Arial" w:cs="Arial"/>
          <w:color w:val="000000"/>
          <w:sz w:val="22"/>
          <w:szCs w:val="22"/>
          <w:vertAlign w:val="superscript"/>
          <w:lang w:eastAsia="en-GB"/>
        </w:rPr>
        <w:t>-1</w:t>
      </w:r>
      <w:r w:rsidR="007875C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.</w:t>
      </w:r>
      <w:r w:rsidR="00F9370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5E3E3D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Assuming </w:t>
      </w:r>
      <w:r w:rsidR="00F9370A" w:rsidRPr="00FD7EA4">
        <w:rPr>
          <w:rFonts w:ascii="Arial" w:eastAsia="Times New Roman" w:hAnsi="Arial" w:cs="Arial"/>
          <w:i/>
          <w:color w:val="000000"/>
          <w:sz w:val="22"/>
          <w:szCs w:val="22"/>
          <w:lang w:eastAsia="en-GB"/>
        </w:rPr>
        <w:t xml:space="preserve">S. oneidensis </w:t>
      </w:r>
      <w:r w:rsidR="00F9370A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 xml:space="preserve">has a similar </w:t>
      </w:r>
      <w:r w:rsidR="0020262C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>ATP</w:t>
      </w:r>
      <w:r w:rsidR="00F9370A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 xml:space="preserve"> requirement</w:t>
      </w:r>
      <w:r w:rsidR="00557EFE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 xml:space="preserve"> to </w:t>
      </w:r>
      <w:r w:rsidR="00557EFE" w:rsidRPr="00FD7EA4">
        <w:rPr>
          <w:rFonts w:ascii="Arial" w:eastAsia="Times New Roman" w:hAnsi="Arial" w:cs="Arial"/>
          <w:i/>
          <w:color w:val="000000"/>
          <w:sz w:val="22"/>
          <w:szCs w:val="22"/>
          <w:lang w:eastAsia="en-GB"/>
        </w:rPr>
        <w:t>E. coli</w:t>
      </w:r>
      <w:r w:rsidR="0020262C" w:rsidRPr="00FD7EA4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 xml:space="preserve"> and that </w:t>
      </w:r>
      <w:r w:rsidR="001A158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2 e</w:t>
      </w:r>
      <w:r w:rsidR="001A158A" w:rsidRPr="00FD7EA4">
        <w:rPr>
          <w:rFonts w:ascii="Arial" w:eastAsia="Times New Roman" w:hAnsi="Arial" w:cs="Arial"/>
          <w:color w:val="000000"/>
          <w:sz w:val="22"/>
          <w:szCs w:val="22"/>
          <w:vertAlign w:val="superscript"/>
          <w:lang w:eastAsia="en-GB"/>
        </w:rPr>
        <w:t>-</w:t>
      </w:r>
      <w:r w:rsidR="001A158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are produced during </w:t>
      </w:r>
      <w:r w:rsidR="0022763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for every</w:t>
      </w:r>
      <w:r w:rsidR="00F1137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3616A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ATP produced</w:t>
      </w:r>
      <w:r w:rsidR="009F465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,</w:t>
      </w:r>
      <w:r w:rsidR="003616A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hen</w:t>
      </w:r>
      <w:r w:rsidR="007A4DE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he </w:t>
      </w:r>
      <w:r w:rsidR="004025D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rate of</w:t>
      </w:r>
      <w:r w:rsidR="00E26F06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cellular</w:t>
      </w:r>
      <w:r w:rsidR="004025D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e</w:t>
      </w:r>
      <w:r w:rsidR="004025DC" w:rsidRPr="00FD7EA4">
        <w:rPr>
          <w:rFonts w:ascii="Arial" w:eastAsia="Times New Roman" w:hAnsi="Arial" w:cs="Arial"/>
          <w:color w:val="000000"/>
          <w:sz w:val="22"/>
          <w:szCs w:val="22"/>
          <w:vertAlign w:val="superscript"/>
          <w:lang w:eastAsia="en-GB"/>
        </w:rPr>
        <w:t>-</w:t>
      </w:r>
      <w:r w:rsidR="004025D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generation during exponential growt</w:t>
      </w:r>
      <w:r w:rsidR="00D31B4C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h would be 1.3 x </w:t>
      </w:r>
      <w:r w:rsidR="00D31B4C" w:rsidRPr="00D31B4C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10</w:t>
      </w:r>
      <w:r w:rsidR="00A57F27">
        <w:rPr>
          <w:rFonts w:ascii="Arial" w:eastAsia="Times New Roman" w:hAnsi="Arial" w:cs="Arial"/>
          <w:color w:val="000000"/>
          <w:sz w:val="22"/>
          <w:szCs w:val="22"/>
          <w:vertAlign w:val="superscript"/>
          <w:lang w:eastAsia="en-GB"/>
        </w:rPr>
        <w:t>7</w:t>
      </w:r>
      <w:r w:rsidR="00A443A2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e</w:t>
      </w:r>
      <w:r w:rsidR="00E26F06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s</w:t>
      </w:r>
      <w:r w:rsidR="00E26F06">
        <w:rPr>
          <w:rFonts w:ascii="Arial" w:eastAsia="Times New Roman" w:hAnsi="Arial" w:cs="Arial"/>
          <w:color w:val="000000"/>
          <w:sz w:val="22"/>
          <w:szCs w:val="22"/>
          <w:vertAlign w:val="superscript"/>
          <w:lang w:eastAsia="en-GB"/>
        </w:rPr>
        <w:t>-1</w:t>
      </w:r>
      <w:r w:rsidR="004025D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 approximately </w:t>
      </w:r>
      <w:r w:rsidR="00B1136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16</w:t>
      </w:r>
      <w:r w:rsidR="007744F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0 time</w:t>
      </w:r>
      <w:r w:rsidR="0069442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s</w:t>
      </w:r>
      <w:r w:rsidR="007744F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lower than </w:t>
      </w:r>
      <w:r w:rsidR="0049100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he </w:t>
      </w:r>
      <w:r w:rsidR="00E85B6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maximum rate of </w:t>
      </w:r>
      <w:r w:rsidR="00FB654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electron transfer </w:t>
      </w:r>
      <w:r w:rsidR="005E3E3D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hrough MtrCAB </w:t>
      </w:r>
      <w:r w:rsidR="00FB654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across the</w:t>
      </w:r>
      <w:r w:rsidR="0069442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cell</w:t>
      </w:r>
      <w:r w:rsidR="00FB654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membrane</w:t>
      </w:r>
      <w:r w:rsidR="00E85B6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.</w:t>
      </w:r>
      <w:r w:rsidR="0069701F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E85B6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8F76FF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hese </w:t>
      </w:r>
      <w:r w:rsidR="003631CE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metabolic </w:t>
      </w:r>
      <w:r w:rsidR="008F76FF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ra</w:t>
      </w:r>
      <w:r w:rsidR="00A57F27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es are also comparable to </w:t>
      </w:r>
      <w:r w:rsidR="00863020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maximal </w:t>
      </w:r>
      <w:r w:rsidR="00866E0B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cellular </w:t>
      </w:r>
      <w:r w:rsidR="004D596C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S. oneidensis </w:t>
      </w:r>
      <w:r w:rsidR="004D596C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A57F27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current</w:t>
      </w:r>
      <w:r w:rsidR="004B2DB3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s</w:t>
      </w:r>
      <w:r w:rsidR="00866E0B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4B2DB3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of</w:t>
      </w:r>
      <w:r w:rsidR="00A57F27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5346A5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1.</w:t>
      </w:r>
      <w:r w:rsidR="00863020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2 x 10</w:t>
      </w:r>
      <w:r w:rsidR="00863020">
        <w:rPr>
          <w:rFonts w:ascii="Arial" w:eastAsia="Times New Roman" w:hAnsi="Arial" w:cs="Arial"/>
          <w:color w:val="000000"/>
          <w:sz w:val="22"/>
          <w:szCs w:val="22"/>
          <w:vertAlign w:val="superscript"/>
          <w:lang w:eastAsia="en-GB"/>
        </w:rPr>
        <w:t>-18</w:t>
      </w:r>
      <w:r w:rsidR="00863020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A cell</w:t>
      </w:r>
      <w:r w:rsidR="00863020">
        <w:rPr>
          <w:rFonts w:ascii="Arial" w:eastAsia="Times New Roman" w:hAnsi="Arial" w:cs="Arial"/>
          <w:color w:val="000000"/>
          <w:sz w:val="22"/>
          <w:szCs w:val="22"/>
          <w:vertAlign w:val="superscript"/>
          <w:lang w:eastAsia="en-GB"/>
        </w:rPr>
        <w:t>-1</w:t>
      </w:r>
      <w:r w:rsidR="00863020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s</w:t>
      </w:r>
      <w:r w:rsidR="00863020">
        <w:rPr>
          <w:rFonts w:ascii="Arial" w:eastAsia="Times New Roman" w:hAnsi="Arial" w:cs="Arial"/>
          <w:color w:val="000000"/>
          <w:sz w:val="22"/>
          <w:szCs w:val="22"/>
          <w:vertAlign w:val="superscript"/>
          <w:lang w:eastAsia="en-GB"/>
        </w:rPr>
        <w:t>-1</w:t>
      </w:r>
      <w:r w:rsidR="004B2DB3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,</w:t>
      </w:r>
      <w:r w:rsidR="003631CE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which</w:t>
      </w:r>
      <w:r w:rsidR="004B2DB3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corresp</w:t>
      </w:r>
      <w:r w:rsidR="003631CE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ond</w:t>
      </w:r>
      <w:r w:rsidR="004B2DB3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o </w:t>
      </w:r>
      <w:r w:rsidR="00C2663E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a</w:t>
      </w:r>
      <w:r w:rsidR="0012030E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cellular EET rate</w:t>
      </w:r>
      <w:r w:rsidR="003B01E8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of</w:t>
      </w:r>
      <w:r w:rsidR="00C2663E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866E0B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9.9 x 10</w:t>
      </w:r>
      <w:r w:rsidR="00866E0B">
        <w:rPr>
          <w:rFonts w:ascii="Arial" w:eastAsia="Times New Roman" w:hAnsi="Arial" w:cs="Arial"/>
          <w:color w:val="000000"/>
          <w:sz w:val="22"/>
          <w:szCs w:val="22"/>
          <w:vertAlign w:val="superscript"/>
          <w:lang w:eastAsia="en-GB"/>
        </w:rPr>
        <w:t>6</w:t>
      </w:r>
      <w:r w:rsidR="00866E0B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3631CE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e s</w:t>
      </w:r>
      <w:r w:rsidR="003631CE">
        <w:rPr>
          <w:rFonts w:ascii="Arial" w:eastAsia="Times New Roman" w:hAnsi="Arial" w:cs="Arial"/>
          <w:color w:val="000000"/>
          <w:sz w:val="22"/>
          <w:szCs w:val="22"/>
          <w:vertAlign w:val="superscript"/>
          <w:lang w:eastAsia="en-GB"/>
        </w:rPr>
        <w:t>-1</w:t>
      </w:r>
      <w:r w:rsidR="005346A5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5E7816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/>
      </w:r>
      <w:r w:rsidR="005E7816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&lt;EndNote&gt;&lt;Cite&gt;&lt;Author&gt;Ishiki&lt;/Author&gt;&lt;Year&gt;2019&lt;/Year&gt;&lt;RecNum&gt;52&lt;/RecNum&gt;&lt;DisplayText&gt;[18]&lt;/DisplayText&gt;&lt;record&gt;&lt;rec-number&gt;52&lt;/rec-number&gt;&lt;foreign-keys&gt;&lt;key app="EN" db-id="0seta0a2vd02x2ev9aqprd5yzt52wzrtspt5" timestamp="1639995661"&gt;52&lt;/key&gt;&lt;/foreign-keys&gt;&lt;ref-type name="Journal Article"&gt;17&lt;/ref-type&gt;&lt;contributors&gt;&lt;authors&gt;&lt;author&gt;Ishiki, K.&lt;/author&gt;&lt;author&gt;Shiigi, H.&lt;/author&gt;&lt;/authors&gt;&lt;/contributors&gt;&lt;auth-address&gt;Department of Applied Chemistry , Osaka Prefecture University , 1-2 Gakuen, Naka , Sakai , Osaka 599-8570 , Japan.&lt;/auth-address&gt;&lt;titles&gt;&lt;title&gt;Kinetics of Intracellular Electron Generation in Shewanella oneidensis MR-1&lt;/title&gt;&lt;secondary-title&gt;Anal Chem&lt;/secondary-title&gt;&lt;/titles&gt;&lt;periodical&gt;&lt;full-title&gt;Anal Chem&lt;/full-title&gt;&lt;/periodical&gt;&lt;pages&gt;14401-14406&lt;/pages&gt;&lt;volume&gt;91&lt;/volume&gt;&lt;number&gt;22&lt;/number&gt;&lt;edition&gt;2019/10/22&lt;/edition&gt;&lt;keywords&gt;&lt;keyword&gt;Acetyl Coenzyme A/metabolism&lt;/keyword&gt;&lt;keyword&gt;Bacterial Proteins/*metabolism&lt;/keyword&gt;&lt;keyword&gt;Biocatalysis&lt;/keyword&gt;&lt;keyword&gt;Electron Transport&lt;/keyword&gt;&lt;keyword&gt;Electrons&lt;/keyword&gt;&lt;keyword&gt;Formates/metabolism&lt;/keyword&gt;&lt;keyword&gt;Kinetics&lt;/keyword&gt;&lt;keyword&gt;Lactic Acid/metabolism&lt;/keyword&gt;&lt;keyword&gt;Pyruvic Acid/metabolism&lt;/keyword&gt;&lt;keyword&gt;Shewanella/enzymology/*metabolism&lt;/keyword&gt;&lt;/keywords&gt;&lt;dates&gt;&lt;year&gt;2019&lt;/year&gt;&lt;pub-dates&gt;&lt;date&gt;Nov 19&lt;/date&gt;&lt;/pub-dates&gt;&lt;/dates&gt;&lt;isbn&gt;1520-6882 (Electronic)&amp;#xD;0003-2700 (Linking)&lt;/isbn&gt;&lt;accession-num&gt;31631651&lt;/accession-num&gt;&lt;urls&gt;&lt;related-urls&gt;&lt;url&gt;https://www.ncbi.nlm.nih.gov/pubmed/31631651&lt;/url&gt;&lt;/related-urls&gt;&lt;/urls&gt;&lt;electronic-resource-num&gt;10.1021/acs.analchem.9b02900&lt;/electronic-resource-num&gt;&lt;/record&gt;&lt;/Cite&gt;&lt;/EndNote&gt;</w:instrText>
      </w:r>
      <w:r w:rsidR="005E7816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5E7816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18]</w:t>
      </w:r>
      <w:r w:rsidR="005E7816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5E7816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9F465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hese values</w:t>
      </w:r>
      <w:r w:rsidR="00E85B6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557EF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demonstrate</w:t>
      </w:r>
      <w:r w:rsidR="00E85B6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hat </w:t>
      </w:r>
      <w:r w:rsidR="0069442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electron transfer through </w:t>
      </w:r>
      <w:r w:rsidR="00E85B6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</w:t>
      </w:r>
      <w:r w:rsidR="001D077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he </w:t>
      </w:r>
      <w:r w:rsidR="00AA476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hard-wired </w:t>
      </w:r>
      <w:r w:rsidR="001D077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MtrCA</w:t>
      </w:r>
      <w:r w:rsidR="00F1650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B</w:t>
      </w:r>
      <w:r w:rsidR="002309C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is not </w:t>
      </w:r>
      <w:r w:rsidR="009F465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limiting</w:t>
      </w:r>
      <w:r w:rsidR="005D525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2309C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during EET</w:t>
      </w:r>
      <w:r w:rsidR="00174B2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</w:t>
      </w:r>
    </w:p>
    <w:p w14:paraId="6F838B06" w14:textId="63A2F54A" w:rsidR="000743F2" w:rsidRPr="00FD7EA4" w:rsidRDefault="00876172" w:rsidP="00243E80">
      <w:pPr>
        <w:jc w:val="both"/>
        <w:rPr>
          <w:rFonts w:ascii="Arial" w:eastAsia="Times New Roman" w:hAnsi="Arial" w:cs="Arial"/>
          <w:color w:val="000000"/>
          <w:sz w:val="22"/>
          <w:szCs w:val="22"/>
          <w:lang w:eastAsia="en-GB"/>
        </w:rPr>
      </w:pP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                                                                                                                                                                                                                                                         </w:t>
      </w:r>
    </w:p>
    <w:p w14:paraId="278FEE49" w14:textId="0C79FF73" w:rsidR="005D5251" w:rsidRPr="00FD7EA4" w:rsidRDefault="005D5251" w:rsidP="00243E80">
      <w:pPr>
        <w:jc w:val="both"/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</w:pPr>
      <w:r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 xml:space="preserve">EET by the model bacterium </w:t>
      </w:r>
      <w:r w:rsidRPr="00FD7EA4">
        <w:rPr>
          <w:rFonts w:ascii="Arial" w:eastAsia="Times New Roman" w:hAnsi="Arial" w:cs="Arial"/>
          <w:b/>
          <w:bCs/>
          <w:i/>
          <w:iCs/>
          <w:color w:val="000000"/>
          <w:sz w:val="22"/>
          <w:szCs w:val="22"/>
          <w:lang w:eastAsia="en-GB"/>
        </w:rPr>
        <w:t>G</w:t>
      </w:r>
      <w:r w:rsidR="00764D0D" w:rsidRPr="00FD7EA4">
        <w:rPr>
          <w:rFonts w:ascii="Arial" w:eastAsia="Times New Roman" w:hAnsi="Arial" w:cs="Arial"/>
          <w:b/>
          <w:bCs/>
          <w:i/>
          <w:iCs/>
          <w:color w:val="000000"/>
          <w:sz w:val="22"/>
          <w:szCs w:val="22"/>
          <w:lang w:eastAsia="en-GB"/>
        </w:rPr>
        <w:t>eobacter</w:t>
      </w:r>
      <w:r w:rsidRPr="00FD7EA4">
        <w:rPr>
          <w:rFonts w:ascii="Arial" w:eastAsia="Times New Roman" w:hAnsi="Arial" w:cs="Arial"/>
          <w:b/>
          <w:bCs/>
          <w:i/>
          <w:iCs/>
          <w:color w:val="000000"/>
          <w:sz w:val="22"/>
          <w:szCs w:val="22"/>
          <w:lang w:eastAsia="en-GB"/>
        </w:rPr>
        <w:t xml:space="preserve"> sulferreducens</w:t>
      </w:r>
      <w:r w:rsidR="00073928"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 xml:space="preserve"> PCA</w:t>
      </w:r>
    </w:p>
    <w:p w14:paraId="739F969D" w14:textId="484BA9AF" w:rsidR="00FB1A78" w:rsidRPr="00FD7EA4" w:rsidRDefault="003529FB" w:rsidP="00243E80">
      <w:pPr>
        <w:jc w:val="both"/>
        <w:rPr>
          <w:rFonts w:ascii="Arial" w:eastAsia="Times New Roman" w:hAnsi="Arial" w:cs="Arial"/>
          <w:color w:val="000000"/>
          <w:sz w:val="22"/>
          <w:szCs w:val="22"/>
          <w:lang w:eastAsia="en-GB"/>
        </w:rPr>
      </w:pP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In contrast to </w:t>
      </w:r>
      <w:r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S. oneidensis</w:t>
      </w:r>
      <w:r w:rsidR="002B1556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,</w:t>
      </w:r>
      <w:r w:rsidR="005D525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he </w:t>
      </w:r>
      <w:r w:rsidR="00D97E4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EET pathway through</w:t>
      </w:r>
      <w:r w:rsidR="004122E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G. sulferreducens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4122E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is substantially more complex</w:t>
      </w:r>
      <w:r w:rsidR="00D97E4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(Figure 2)</w:t>
      </w:r>
      <w:r w:rsidR="004122E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</w:t>
      </w:r>
      <w:r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G. sulferreducens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557EF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can use</w:t>
      </w:r>
      <w:r w:rsidR="002F21E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acetate</w:t>
      </w:r>
      <w:r w:rsidR="00E3589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as a</w:t>
      </w:r>
      <w:r w:rsidR="00BC6AF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n energy source </w:t>
      </w:r>
      <w:r w:rsidR="00E3589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and </w:t>
      </w:r>
      <w:r w:rsidR="0051273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ATP generation is completely dependent on EET</w:t>
      </w:r>
      <w:r w:rsidR="00E3589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053E8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NZW5nPC9BdXRob3I+PFllYXI+MjAxMzwvWWVhcj48UmVj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NZW5nPC9BdXRob3I+PFllYXI+MjAxMzwvWWVhcj48UmVj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.DATA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053E8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053E8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</w:t>
      </w:r>
      <w:r w:rsidR="001D48A2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19</w:t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]</w:t>
      </w:r>
      <w:r w:rsidR="00053E8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E3589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.</w:t>
      </w:r>
      <w:r w:rsidR="002F21E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053E8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Acetate is converted into </w:t>
      </w:r>
      <w:r w:rsidR="00AA5CB5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a</w:t>
      </w:r>
      <w:r w:rsidR="00053E8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cetyl-CoA and then oxidised to CO</w:t>
      </w:r>
      <w:r w:rsidR="00053E8A" w:rsidRPr="00FD7EA4">
        <w:rPr>
          <w:rFonts w:ascii="Arial" w:eastAsia="Times New Roman" w:hAnsi="Arial" w:cs="Arial"/>
          <w:color w:val="000000"/>
          <w:sz w:val="22"/>
          <w:szCs w:val="22"/>
          <w:vertAlign w:val="subscript"/>
          <w:lang w:eastAsia="en-GB"/>
        </w:rPr>
        <w:t>2</w:t>
      </w:r>
      <w:r w:rsidR="00053E8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via the TCA cycle, </w:t>
      </w:r>
      <w:r w:rsidR="008E6A4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reducing NAD</w:t>
      </w:r>
      <w:r w:rsidR="008E6A45" w:rsidRPr="00FD7EA4">
        <w:rPr>
          <w:rFonts w:ascii="Arial" w:eastAsia="Times New Roman" w:hAnsi="Arial" w:cs="Arial"/>
          <w:color w:val="000000"/>
          <w:sz w:val="22"/>
          <w:szCs w:val="22"/>
          <w:vertAlign w:val="superscript"/>
          <w:lang w:eastAsia="en-GB"/>
        </w:rPr>
        <w:t>+</w:t>
      </w:r>
      <w:r w:rsidR="008E6A4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o</w:t>
      </w:r>
      <w:r w:rsidR="00053E8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NADH </w:t>
      </w:r>
      <w:r w:rsidR="005C01B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hat is used </w:t>
      </w:r>
      <w:r w:rsidR="008B6E1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o transfer electrons </w:t>
      </w:r>
      <w:r w:rsidR="002943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o menaquinone</w:t>
      </w:r>
      <w:r w:rsidR="00053E8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03391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via the proton pumping NADH dehydrogenase Nuo-1 </w:t>
      </w:r>
      <w:r w:rsidR="0006592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Nb2xsYWVpPC9BdXRob3I+PFllYXI+MjAyMTwvWWVhcj48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Nb2xsYWVpPC9BdXRob3I+PFllYXI+MjAyMTwvWWVhcj48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.DATA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06592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06592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</w:t>
      </w:r>
      <w:r w:rsidR="001D48A2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20</w:t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]</w:t>
      </w:r>
      <w:r w:rsidR="0006592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A215E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</w:t>
      </w:r>
      <w:r w:rsidR="00AA64A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In contrast to</w:t>
      </w:r>
      <w:r w:rsidR="00CE6D4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CE6D4B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Shewanella</w:t>
      </w:r>
      <w:r w:rsidR="00AA64A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, </w:t>
      </w:r>
      <w:r w:rsidR="00AA64A2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G. sulferreducens </w:t>
      </w:r>
      <w:r w:rsidR="00AA64A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use</w:t>
      </w:r>
      <w:r w:rsidR="00557EF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s</w:t>
      </w:r>
      <w:r w:rsidR="00CE6D4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hree different quinol </w:t>
      </w:r>
      <w:r w:rsidR="00345A3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dehydrogenases</w:t>
      </w:r>
      <w:r w:rsidR="00F4387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2F05C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MZXZhcjwvQXV0aG9yPjxZZWFyPjIwMTc8L1llYXI+PFJl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MZXZhcjwvQXV0aG9yPjxZZWFyPjIwMTc8L1llYXI+PFJl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.DATA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2F05C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2F05C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21</w:t>
      </w:r>
      <w:r w:rsidR="001D48A2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,22</w:t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]</w:t>
      </w:r>
      <w:r w:rsidR="002F05C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2F05C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These quinol dehydrogenases, called </w:t>
      </w:r>
      <w:proofErr w:type="spellStart"/>
      <w:r w:rsidR="00BB5B86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CbcL</w:t>
      </w:r>
      <w:proofErr w:type="spellEnd"/>
      <w:r w:rsidR="00286EC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,</w:t>
      </w:r>
      <w:r w:rsidR="00BB5B86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proofErr w:type="spellStart"/>
      <w:r w:rsidR="00BB5B86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CbcBA</w:t>
      </w:r>
      <w:proofErr w:type="spellEnd"/>
      <w:r w:rsidR="00BB5B86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and </w:t>
      </w:r>
      <w:proofErr w:type="spellStart"/>
      <w:r w:rsidR="00DD48E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ImcH</w:t>
      </w:r>
      <w:proofErr w:type="spellEnd"/>
      <w:r w:rsidR="00EA5FC6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,</w:t>
      </w:r>
      <w:r w:rsidR="00286EC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CE6D4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are expressed</w:t>
      </w:r>
      <w:r w:rsidR="007023B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345A3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at different </w:t>
      </w:r>
      <w:r w:rsidR="00EA5FC6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extracellular </w:t>
      </w:r>
      <w:r w:rsidR="00537F1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potentials, </w:t>
      </w:r>
      <w:r w:rsidR="006A0E7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presumably </w:t>
      </w:r>
      <w:r w:rsidR="00537F1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allowing</w:t>
      </w:r>
      <w:r w:rsidR="009B71C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537F1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for</w:t>
      </w:r>
      <w:r w:rsidR="0036436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81696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energy conservation between </w:t>
      </w:r>
      <w:proofErr w:type="spellStart"/>
      <w:r w:rsidR="0081696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menaquinol</w:t>
      </w:r>
      <w:proofErr w:type="spellEnd"/>
      <w:r w:rsidR="00557EF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and the </w:t>
      </w:r>
      <w:r w:rsidR="0081696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extracellular substrate. </w:t>
      </w:r>
      <w:r w:rsidR="0009567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he periplasm</w:t>
      </w:r>
      <w:r w:rsidR="006B54E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09567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of </w:t>
      </w:r>
      <w:r w:rsidR="0009567F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G. </w:t>
      </w:r>
      <w:proofErr w:type="spellStart"/>
      <w:r w:rsidR="0009567F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sulfurreducens</w:t>
      </w:r>
      <w:proofErr w:type="spellEnd"/>
      <w:r w:rsidR="0009567F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 </w:t>
      </w:r>
      <w:r w:rsidR="00D25C1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PCA contains</w:t>
      </w:r>
      <w:r w:rsidR="006B54E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a </w:t>
      </w:r>
      <w:r w:rsidR="0079318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range</w:t>
      </w:r>
      <w:r w:rsidR="006B54E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of </w:t>
      </w:r>
      <w:r w:rsidR="00D25C1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different </w:t>
      </w:r>
      <w:r w:rsidR="006B54E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multiheme cytochromes expressed</w:t>
      </w:r>
      <w:r w:rsidR="00D25C1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under different conditions</w:t>
      </w:r>
      <w:r w:rsidR="00BF358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</w:t>
      </w:r>
      <w:r w:rsidR="00032D9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0926F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Known and characterised cytochromes</w:t>
      </w:r>
      <w:r w:rsidR="002836A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AE294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include the tri</w:t>
      </w:r>
      <w:r w:rsidR="00AA5CB5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-</w:t>
      </w:r>
      <w:r w:rsidR="00AE294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heme famil</w:t>
      </w:r>
      <w:r w:rsidR="00BC3F9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i</w:t>
      </w:r>
      <w:r w:rsidR="00AE294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es</w:t>
      </w:r>
      <w:r w:rsidR="00BC3F9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AE294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of </w:t>
      </w:r>
      <w:proofErr w:type="spellStart"/>
      <w:r w:rsidR="0038065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P</w:t>
      </w:r>
      <w:r w:rsidR="00AE294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pc</w:t>
      </w:r>
      <w:r w:rsidR="0038065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A</w:t>
      </w:r>
      <w:proofErr w:type="spellEnd"/>
      <w:r w:rsidR="00AE294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and </w:t>
      </w:r>
      <w:r w:rsidR="006D448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GSU0105 </w:t>
      </w:r>
      <w:r w:rsidR="002836A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cytochromes</w:t>
      </w:r>
      <w:r w:rsidR="006D448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D8644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GZXJuYW5kZXM8L0F1dGhvcj48WWVhcj4yMDIxPC9ZZWFy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GZXJuYW5kZXM8L0F1dGhvcj48WWVhcj4yMDIxPC9ZZWFy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.DATA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D8644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D8644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</w:t>
      </w:r>
      <w:r w:rsidR="001D48A2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23-25</w:t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]</w:t>
      </w:r>
      <w:r w:rsidR="00D8644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0926F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</w:t>
      </w:r>
      <w:r w:rsidR="00A229D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In addition to </w:t>
      </w:r>
      <w:r w:rsidR="00B110B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hese tri-heme cytochromes</w:t>
      </w:r>
      <w:r w:rsidR="00AA5CB5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,</w:t>
      </w:r>
      <w:r w:rsidR="00B110B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a</w:t>
      </w:r>
      <w:r w:rsidR="00A32C3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periplasmic</w:t>
      </w:r>
      <w:r w:rsidR="00B110B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dodeca</w:t>
      </w:r>
      <w:r w:rsidR="003C670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-</w:t>
      </w:r>
      <w:r w:rsidR="006313A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heme</w:t>
      </w:r>
      <w:r w:rsidR="00B110B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cytochrome </w:t>
      </w:r>
      <w:r w:rsidR="006313A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GSU1996 </w:t>
      </w:r>
      <w:r w:rsidR="00A32C3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has also been characterised. This 12 nm </w:t>
      </w:r>
      <w:r w:rsidR="0074275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lastRenderedPageBreak/>
        <w:t xml:space="preserve">cytochrome </w:t>
      </w:r>
      <w:r w:rsidR="00000FB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has been</w:t>
      </w:r>
      <w:r w:rsidR="0074275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proposed to act as</w:t>
      </w:r>
      <w:r w:rsidR="00000FB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a</w:t>
      </w:r>
      <w:r w:rsidR="0074275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nanowire</w:t>
      </w:r>
      <w:r w:rsidR="00000FB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, allowing for rapid electron transfer </w:t>
      </w:r>
      <w:r w:rsidR="0074275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across the </w:t>
      </w:r>
      <w:r w:rsidR="00000FB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periplasm, </w:t>
      </w:r>
      <w:r w:rsidR="0074275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and </w:t>
      </w:r>
      <w:r w:rsidR="000706E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is one of a number of periplasmic multi</w:t>
      </w:r>
      <w:r w:rsidR="00AA5CB5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-</w:t>
      </w:r>
      <w:r w:rsidR="000706E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heme cytochromes </w:t>
      </w:r>
      <w:r w:rsidR="00F137D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hat are </w:t>
      </w:r>
      <w:r w:rsidR="00AA5CB5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encoded by </w:t>
      </w:r>
      <w:r w:rsidR="00F137D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he genome of </w:t>
      </w:r>
      <w:r w:rsidR="00F137D0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G. sulferreducens </w:t>
      </w:r>
      <w:r w:rsidR="006A050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BbHZlczwvQXV0aG9yPjxZZWFyPjIwMTY8L1llYXI+PFJl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BbHZlczwvQXV0aG9yPjxZZWFyPjIwMTY8L1llYXI+PFJl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.DATA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6A050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6A050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26</w:t>
      </w:r>
      <w:r w:rsidR="001D48A2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,27</w:t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]</w:t>
      </w:r>
      <w:r w:rsidR="006A050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F137D0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. </w:t>
      </w:r>
      <w:r w:rsidR="000926F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It </w:t>
      </w:r>
      <w:r w:rsidR="00D2001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is </w:t>
      </w:r>
      <w:r w:rsidR="002E2EA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generally accepted </w:t>
      </w:r>
      <w:r w:rsidR="000926F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hat these</w:t>
      </w:r>
      <w:r w:rsidR="00565E8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D2001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periplasmic </w:t>
      </w:r>
      <w:r w:rsidR="000926F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cytochromes </w:t>
      </w:r>
      <w:r w:rsidR="00C256B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facilitate electron transfer </w:t>
      </w:r>
      <w:r w:rsidR="006A0E7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between quinol dehydrogenases and</w:t>
      </w:r>
      <w:r w:rsidR="00FE3F4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he</w:t>
      </w:r>
      <w:r w:rsidR="00C256B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outer membrane</w:t>
      </w:r>
      <w:r w:rsidR="00BD111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.</w:t>
      </w:r>
      <w:r w:rsidR="00565E8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BB72D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he genome of </w:t>
      </w:r>
      <w:r w:rsidR="001C267B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G. sulferreducens </w:t>
      </w:r>
      <w:r w:rsidR="00BB72D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contains gene clusters for </w:t>
      </w:r>
      <w:r w:rsidR="00E4320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five</w:t>
      </w:r>
      <w:r w:rsidR="00C7615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BB72D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outer membrane </w:t>
      </w:r>
      <w:r w:rsidR="001C267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porin-cytochrome</w:t>
      </w:r>
      <w:r w:rsidR="0042402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6A0E7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complexes</w:t>
      </w:r>
      <w:r w:rsidR="0042402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42402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KaW1lbmV6IE90ZXJvPC9BdXRob3I+PFllYXI+MjAxODwv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KaW1lbmV6IE90ZXJvPC9BdXRob3I+PFllYXI+MjAxODwv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.DATA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42402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42402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</w:t>
      </w:r>
      <w:r w:rsidR="001D48A2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28</w:t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]</w:t>
      </w:r>
      <w:r w:rsidR="0042402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42402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.</w:t>
      </w:r>
      <w:r w:rsidR="004A023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6A0E7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D</w:t>
      </w:r>
      <w:r w:rsidR="003F086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elet</w:t>
      </w:r>
      <w:r w:rsidR="006A0E7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ion of</w:t>
      </w:r>
      <w:r w:rsidR="003F086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all five gene clusters resulted in a </w:t>
      </w:r>
      <w:r w:rsidR="00881020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G. sulferreducens </w:t>
      </w:r>
      <w:r w:rsidR="0088102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strain unable to reduce extracellular substrates</w:t>
      </w:r>
      <w:r w:rsidR="002E027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The potentials and properties of most of the cytochromes that make up these complexes have not yet been defined, but their functions have been linked to a range of substrates with different potentials. </w:t>
      </w:r>
      <w:r w:rsidR="008C74E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h</w:t>
      </w:r>
      <w:r w:rsidR="002E027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e</w:t>
      </w:r>
      <w:r w:rsidR="0084791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847913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Geobacter</w:t>
      </w:r>
      <w:r w:rsidR="008C74E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porin-cytochrome</w:t>
      </w:r>
      <w:r w:rsidR="0084791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gene</w:t>
      </w:r>
      <w:r w:rsidR="008C74E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clusters appear </w:t>
      </w:r>
      <w:r w:rsidR="0084791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constitutively</w:t>
      </w:r>
      <w:r w:rsidR="008C74E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expressed</w:t>
      </w:r>
      <w:r w:rsidR="0023460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84791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and</w:t>
      </w:r>
      <w:r w:rsidR="0023460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84791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heir </w:t>
      </w:r>
      <w:r w:rsidR="009D6FA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deletion </w:t>
      </w:r>
      <w:r w:rsidR="00107A3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affects the reduction of specific </w:t>
      </w:r>
      <w:r w:rsidR="00E83C3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extracellular substrates such as Fe(III)citrate or low-potential </w:t>
      </w:r>
      <w:r w:rsidR="00953F1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graphite</w:t>
      </w:r>
      <w:r w:rsidR="00E83C3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electrode</w:t>
      </w:r>
      <w:r w:rsidR="0084791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s</w:t>
      </w:r>
      <w:r w:rsidR="009966F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CB274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KaW1lbmV6IE90ZXJvPC9BdXRob3I+PFllYXI+MjAyMTwv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==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KaW1lbmV6IE90ZXJvPC9BdXRob3I+PFllYXI+MjAyMTwv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==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.DATA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CB274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CB274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</w:t>
      </w:r>
      <w:r w:rsidR="001D48A2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29</w:t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]</w:t>
      </w:r>
      <w:r w:rsidR="00CB274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CB274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.</w:t>
      </w:r>
      <w:r w:rsidR="00D8644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F7600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he</w:t>
      </w:r>
      <w:r w:rsidR="004212B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se</w:t>
      </w:r>
      <w:r w:rsidR="00F7600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porin cytochrome complexes</w:t>
      </w:r>
      <w:r w:rsidR="0041032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play an </w:t>
      </w:r>
      <w:r w:rsidR="004212B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essential</w:t>
      </w:r>
      <w:r w:rsidR="0041032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role in </w:t>
      </w:r>
      <w:r w:rsidR="004212B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in controlling EET </w:t>
      </w:r>
      <w:r w:rsidR="0041032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o the cell surface</w:t>
      </w:r>
      <w:r w:rsidR="004212B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where electrons</w:t>
      </w:r>
      <w:r w:rsidR="0073658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can</w:t>
      </w:r>
      <w:r w:rsidR="00953F1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be</w:t>
      </w:r>
      <w:r w:rsidR="0073658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directly or indirectly transferred</w:t>
      </w:r>
      <w:r w:rsidR="001C267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953F1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o a range of </w:t>
      </w:r>
      <w:r w:rsidR="0066322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potential</w:t>
      </w:r>
      <w:r w:rsidR="00953F1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66322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extracellular </w:t>
      </w:r>
      <w:r w:rsidR="009734C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acceptors.</w:t>
      </w:r>
    </w:p>
    <w:p w14:paraId="027A04A6" w14:textId="5E1CEBAE" w:rsidR="007F7D4E" w:rsidRPr="00FD7EA4" w:rsidRDefault="007F7D4E" w:rsidP="00243E80">
      <w:pPr>
        <w:jc w:val="both"/>
        <w:rPr>
          <w:rFonts w:ascii="Arial" w:eastAsia="Times New Roman" w:hAnsi="Arial" w:cs="Arial"/>
          <w:color w:val="000000"/>
          <w:sz w:val="22"/>
          <w:szCs w:val="22"/>
          <w:lang w:eastAsia="en-GB"/>
        </w:rPr>
      </w:pPr>
    </w:p>
    <w:p w14:paraId="584CB7DE" w14:textId="44BF9EE7" w:rsidR="00D2391A" w:rsidRPr="00FD7EA4" w:rsidRDefault="00664355" w:rsidP="00243E80">
      <w:pPr>
        <w:jc w:val="both"/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</w:pPr>
      <w:r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>Differences in</w:t>
      </w:r>
      <w:r w:rsidR="00D2391A"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 xml:space="preserve"> </w:t>
      </w:r>
      <w:r w:rsidRPr="00640ADD">
        <w:rPr>
          <w:rFonts w:ascii="Arial" w:eastAsia="Times New Roman" w:hAnsi="Arial" w:cs="Arial"/>
          <w:b/>
          <w:bCs/>
          <w:i/>
          <w:iCs/>
          <w:color w:val="000000"/>
          <w:sz w:val="22"/>
          <w:szCs w:val="22"/>
          <w:lang w:eastAsia="en-GB"/>
        </w:rPr>
        <w:t>S</w:t>
      </w:r>
      <w:r w:rsidR="00D2391A" w:rsidRPr="00640ADD">
        <w:rPr>
          <w:rFonts w:ascii="Arial" w:eastAsia="Times New Roman" w:hAnsi="Arial" w:cs="Arial"/>
          <w:b/>
          <w:bCs/>
          <w:i/>
          <w:iCs/>
          <w:color w:val="000000"/>
          <w:sz w:val="22"/>
          <w:szCs w:val="22"/>
          <w:lang w:eastAsia="en-GB"/>
        </w:rPr>
        <w:t>hewanella</w:t>
      </w:r>
      <w:r w:rsidR="00D2391A"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 xml:space="preserve"> and </w:t>
      </w:r>
      <w:r w:rsidR="00D2391A" w:rsidRPr="00640ADD">
        <w:rPr>
          <w:rFonts w:ascii="Arial" w:eastAsia="Times New Roman" w:hAnsi="Arial" w:cs="Arial"/>
          <w:b/>
          <w:bCs/>
          <w:i/>
          <w:iCs/>
          <w:color w:val="000000"/>
          <w:sz w:val="22"/>
          <w:szCs w:val="22"/>
          <w:lang w:eastAsia="en-GB"/>
        </w:rPr>
        <w:t>Geobacter</w:t>
      </w:r>
      <w:r w:rsidR="00D2391A"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 xml:space="preserve"> metabol</w:t>
      </w:r>
      <w:r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 xml:space="preserve">ic pathways are linked to </w:t>
      </w:r>
      <w:r w:rsidR="00640ADD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>bacterial</w:t>
      </w:r>
      <w:r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 xml:space="preserve"> life</w:t>
      </w:r>
      <w:r w:rsidR="00640ADD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>styles</w:t>
      </w:r>
      <w:r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 xml:space="preserve">. </w:t>
      </w:r>
    </w:p>
    <w:p w14:paraId="194D6117" w14:textId="1BFC0911" w:rsidR="00084C62" w:rsidRPr="00FD7EA4" w:rsidRDefault="00D2391A" w:rsidP="00243E80">
      <w:pPr>
        <w:jc w:val="both"/>
        <w:rPr>
          <w:rFonts w:ascii="Arial" w:eastAsia="Times New Roman" w:hAnsi="Arial" w:cs="Arial"/>
          <w:color w:val="000000"/>
          <w:sz w:val="22"/>
          <w:szCs w:val="22"/>
          <w:lang w:eastAsia="en-GB"/>
        </w:rPr>
      </w:pP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he fundamental difference</w:t>
      </w:r>
      <w:r w:rsidR="00A865E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s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AA5CB5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in the EET machinery 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between </w:t>
      </w:r>
      <w:r w:rsidR="004E7A44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S. oneidensis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A865E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MR-1 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and </w:t>
      </w:r>
      <w:r w:rsidR="004E7A44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G. </w:t>
      </w:r>
      <w:proofErr w:type="spellStart"/>
      <w:r w:rsidR="004E7A44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sulfurrenducens</w:t>
      </w:r>
      <w:proofErr w:type="spellEnd"/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A865E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PCA </w:t>
      </w:r>
      <w:r w:rsidR="000C51D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are observed in the electron transfer proteins of both membranes</w:t>
      </w:r>
      <w:r w:rsidR="00A865E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: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83401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in </w:t>
      </w:r>
      <w:r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Shewanella</w:t>
      </w:r>
      <w:r w:rsidR="006A0E7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proofErr w:type="spellStart"/>
      <w:r w:rsidR="006A0E7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menaquinol</w:t>
      </w:r>
      <w:proofErr w:type="spellEnd"/>
      <w:r w:rsidR="006A0E7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oxidation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6A0E7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is through</w:t>
      </w:r>
      <w:r w:rsidR="0083401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proofErr w:type="spellStart"/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CymA</w:t>
      </w:r>
      <w:proofErr w:type="spellEnd"/>
      <w:r w:rsidR="000C51D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, while </w:t>
      </w:r>
      <w:r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Geobacter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0C51D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uses</w:t>
      </w:r>
      <w:r w:rsidR="00070C3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proofErr w:type="spellStart"/>
      <w:r w:rsidR="0083401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CbcL</w:t>
      </w:r>
      <w:proofErr w:type="spellEnd"/>
      <w:r w:rsidR="0083401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, </w:t>
      </w:r>
      <w:proofErr w:type="spellStart"/>
      <w:r w:rsidR="0083401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CbcBA</w:t>
      </w:r>
      <w:proofErr w:type="spellEnd"/>
      <w:r w:rsidR="0083401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0C51D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or</w:t>
      </w:r>
      <w:r w:rsidR="0083401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proofErr w:type="spellStart"/>
      <w:r w:rsidR="0083401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ImcH</w:t>
      </w:r>
      <w:proofErr w:type="spellEnd"/>
      <w:r w:rsidR="000C51D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 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he porin-cytoch</w:t>
      </w:r>
      <w:r w:rsidR="0058249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r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ome complexes that transfer electrons across the membrane </w:t>
      </w:r>
      <w:r w:rsidR="000C51D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also vary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, with </w:t>
      </w:r>
      <w:r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Shewanella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predominantly expressing the single MtrCAB complex, </w:t>
      </w:r>
      <w:r w:rsidR="009B750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and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Geobacter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58249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expressing multiple complexes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hat </w:t>
      </w:r>
      <w:r w:rsidR="000C51D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appear more</w:t>
      </w:r>
      <w:r w:rsidR="00E1353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effective </w:t>
      </w:r>
      <w:r w:rsidR="000C51D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at</w:t>
      </w:r>
      <w:r w:rsidR="00E1353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different potentials</w:t>
      </w:r>
      <w:r w:rsidR="00DA387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 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hese differences directly impact the lifestyle</w:t>
      </w:r>
      <w:r w:rsidR="000C51D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s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AA5CB5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and mechanisms of EET 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of these two bacteria.  </w:t>
      </w:r>
    </w:p>
    <w:p w14:paraId="795A24E1" w14:textId="3483525C" w:rsidR="00E26478" w:rsidRPr="00FD7EA4" w:rsidRDefault="004E7A44" w:rsidP="00E26478">
      <w:pPr>
        <w:jc w:val="both"/>
        <w:rPr>
          <w:rFonts w:ascii="Arial" w:eastAsia="Times New Roman" w:hAnsi="Arial" w:cs="Arial"/>
          <w:color w:val="000000"/>
          <w:sz w:val="22"/>
          <w:szCs w:val="22"/>
          <w:lang w:eastAsia="en-GB"/>
        </w:rPr>
      </w:pP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In the anoxic zone </w:t>
      </w:r>
      <w:r w:rsidR="00D2391A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S</w:t>
      </w:r>
      <w:r w:rsidR="00C9418B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. oneidensis</w:t>
      </w:r>
      <w:r w:rsidR="00D2391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makes most of its energy from substrate level phosphorylation during oxidation of lactate to acetate.  The electrons released from this</w:t>
      </w:r>
      <w:r w:rsidR="00084C6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D2391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are</w:t>
      </w:r>
      <w:r w:rsidR="00084C6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not</w:t>
      </w:r>
      <w:r w:rsidR="00D2391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required for ATP generation</w:t>
      </w:r>
      <w:r w:rsidR="00084C6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,</w:t>
      </w:r>
      <w:r w:rsidR="00D2391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and </w:t>
      </w:r>
      <w:r w:rsidR="00084C6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so</w:t>
      </w:r>
      <w:r w:rsidR="00D2391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he cell has a simplified mechanism for disposing of electrons across a range of potentials.  This allows the highly motile </w:t>
      </w:r>
      <w:r w:rsidR="00D2391A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Shewanella</w:t>
      </w:r>
      <w:r w:rsidR="00D2391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o interact with different substrates across a range of potentials without having to significantly alter its respiratory pathways</w:t>
      </w:r>
      <w:r w:rsidR="002537A6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C433C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/>
      </w:r>
      <w:r w:rsidR="001D48A2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&lt;EndNote&gt;&lt;Cite&gt;&lt;Author&gt;Starwalt-Lee&lt;/Author&gt;&lt;Year&gt;2021&lt;/Year&gt;&lt;RecNum&gt;29&lt;/RecNum&gt;&lt;DisplayText&gt;[30]&lt;/DisplayText&gt;&lt;record&gt;&lt;rec-number&gt;29&lt;/rec-number&gt;&lt;foreign-keys&gt;&lt;key app="EN" db-id="0seta0a2vd02x2ev9aqprd5yzt52wzrtspt5" timestamp="1639995502"&gt;29&lt;/key&gt;&lt;/foreign-keys&gt;&lt;ref-type name="Journal Article"&gt;17&lt;/ref-type&gt;&lt;contributors&gt;&lt;authors&gt;&lt;author&gt;Starwalt-Lee, R.&lt;/author&gt;&lt;author&gt;El-Naggar, M. Y.&lt;/author&gt;&lt;author&gt;Bond, D. R.&lt;/author&gt;&lt;author&gt;Gralnick, J. A.&lt;/author&gt;&lt;/authors&gt;&lt;/contributors&gt;&lt;auth-address&gt;BioTechnology Institute and Department of Plant and Microbial Biology, University of Minnesota - Twin Cities, St. Paul, MN, USA.&amp;#xD;Department of Physics and Astronomy, University of Southern California, Los Angeles, CA, USA.&amp;#xD;Department of Chemistry, University of Southern California, Los Angeles, CA, USA.&amp;#xD;Molecular and Computational Biology Section, Department of Biological Sciences, University of Southern California, Los Angeles, CA, USA.&lt;/auth-address&gt;&lt;titles&gt;&lt;title&gt;Electrolocation? The evidence for redox-mediated taxis in Shewanella oneidensis&lt;/title&gt;&lt;secondary-title&gt;Mol Microbiol&lt;/secondary-title&gt;&lt;/titles&gt;&lt;periodical&gt;&lt;full-title&gt;Mol Microbiol&lt;/full-title&gt;&lt;/periodical&gt;&lt;pages&gt;1069-1079&lt;/pages&gt;&lt;volume&gt;115&lt;/volume&gt;&lt;number&gt;6&lt;/number&gt;&lt;edition&gt;2020/11/18&lt;/edition&gt;&lt;keywords&gt;&lt;keyword&gt;*chemotaxis&lt;/keyword&gt;&lt;keyword&gt;*dissimilatory iron reduction&lt;/keyword&gt;&lt;keyword&gt;*energy taxis&lt;/keyword&gt;&lt;/keywords&gt;&lt;dates&gt;&lt;year&gt;2021&lt;/year&gt;&lt;pub-dates&gt;&lt;date&gt;Jun&lt;/date&gt;&lt;/pub-dates&gt;&lt;/dates&gt;&lt;isbn&gt;1365-2958 (Electronic)&amp;#xD;0950-382X (Linking)&lt;/isbn&gt;&lt;accession-num&gt;33200455&lt;/accession-num&gt;&lt;urls&gt;&lt;related-urls&gt;&lt;url&gt;https://www.ncbi.nlm.nih.gov/pubmed/33200455&lt;/url&gt;&lt;/related-urls&gt;&lt;/urls&gt;&lt;electronic-resource-num&gt;10.1111/mmi.14647&lt;/electronic-resource-num&gt;&lt;/record&gt;&lt;/Cite&gt;&lt;/EndNote&gt;</w:instrText>
      </w:r>
      <w:r w:rsidR="00C433C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1D48A2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30]</w:t>
      </w:r>
      <w:r w:rsidR="00C433C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D2391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.</w:t>
      </w:r>
      <w:r w:rsidR="006F78F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4957D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In contrast </w:t>
      </w:r>
      <w:r w:rsidR="004018B7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G</w:t>
      </w:r>
      <w:r w:rsidR="00C9418B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. </w:t>
      </w:r>
      <w:proofErr w:type="spellStart"/>
      <w:r w:rsidR="00C9418B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sulfurreducens</w:t>
      </w:r>
      <w:proofErr w:type="spellEnd"/>
      <w:r w:rsidR="004957D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B56BD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generates ATP through the generation of a proton motive force</w:t>
      </w:r>
      <w:r w:rsidR="00400DB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and </w:t>
      </w:r>
      <w:r w:rsidR="00EA7A0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utilises</w:t>
      </w:r>
      <w:r w:rsidR="004B4D1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different</w:t>
      </w:r>
      <w:r w:rsidR="00D2391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4B4D1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EET pathways </w:t>
      </w:r>
      <w:r w:rsidR="00D5341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from the quinol pool </w:t>
      </w:r>
      <w:r w:rsidR="004B4D1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depending on the </w:t>
      </w:r>
      <w:r w:rsidR="00D5341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relative </w:t>
      </w:r>
      <w:r w:rsidR="004B4D1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potential of the </w:t>
      </w:r>
      <w:r w:rsidR="00D5341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extracellular acceptor</w:t>
      </w:r>
      <w:r w:rsidR="00DB68C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867D4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/>
      </w:r>
      <w:r w:rsidR="001D48A2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&lt;EndNote&gt;&lt;Cite&gt;&lt;Author&gt;Joshi&lt;/Author&gt;&lt;Year&gt;2021&lt;/Year&gt;&lt;RecNum&gt;21&lt;/RecNum&gt;&lt;DisplayText&gt;[22]&lt;/DisplayText&gt;&lt;record&gt;&lt;rec-number&gt;21&lt;/rec-number&gt;&lt;foreign-keys&gt;&lt;key app="EN" db-id="0seta0a2vd02x2ev9aqprd5yzt52wzrtspt5" timestamp="1639995502"&gt;21&lt;/key&gt;&lt;/foreign-keys&gt;&lt;ref-type name="Journal Article"&gt;17&lt;/ref-type&gt;&lt;contributors&gt;&lt;authors&gt;&lt;author&gt;Joshi, K.&lt;/author&gt;&lt;author&gt;Chan, C. H.&lt;/author&gt;&lt;author&gt;Bond, D. R.&lt;/author&gt;&lt;/authors&gt;&lt;/contributors&gt;&lt;auth-address&gt;The BioTechnology Institute, University of Minnesota Twin Cities, Minneapolis, Minnesota, USA.&amp;#xD;Department of Biochemistry, Molecular Biology and Biophysics, University of Minnesota Twin Cities, Minneapolis, Minnesota, USA.&amp;#xD;Department of Plant and Microbial Biology, University of Minnesota Twin Cities, Minneapolis, Minnesota, USA.&lt;/auth-address&gt;&lt;titles&gt;&lt;title&gt;Geobacter sulfurreducens inner membrane cytochrome CbcBA controls electron transfer and growth yield near the energetic limit of respiration&lt;/title&gt;&lt;secondary-title&gt;Mol Microbiol&lt;/secondary-title&gt;&lt;/titles&gt;&lt;periodical&gt;&lt;full-title&gt;Mol Microbiol&lt;/full-title&gt;&lt;/periodical&gt;&lt;pages&gt;1124-1139&lt;/pages&gt;&lt;volume&gt;116&lt;/volume&gt;&lt;number&gt;4&lt;/number&gt;&lt;edition&gt;2021/08/24&lt;/edition&gt;&lt;keywords&gt;&lt;keyword&gt;Geobacter&lt;/keyword&gt;&lt;keyword&gt;extracellular electron transfer&lt;/keyword&gt;&lt;keyword&gt;inner membrane cytochromes&lt;/keyword&gt;&lt;keyword&gt;iron oxides&lt;/keyword&gt;&lt;keyword&gt;redox potential&lt;/keyword&gt;&lt;/keywords&gt;&lt;dates&gt;&lt;year&gt;2021&lt;/year&gt;&lt;pub-dates&gt;&lt;date&gt;Oct&lt;/date&gt;&lt;/pub-dates&gt;&lt;/dates&gt;&lt;isbn&gt;1365-2958 (Electronic)&amp;#xD;0950-382X (Linking)&lt;/isbn&gt;&lt;accession-num&gt;34423503&lt;/accession-num&gt;&lt;urls&gt;&lt;related-urls&gt;&lt;url&gt;https://www.ncbi.nlm.nih.gov/pubmed/34423503&lt;/url&gt;&lt;/related-urls&gt;&lt;/urls&gt;&lt;electronic-resource-num&gt;10.1111/mmi.14801&lt;/electronic-resource-num&gt;&lt;/record&gt;&lt;/Cite&gt;&lt;/EndNote&gt;</w:instrText>
      </w:r>
      <w:r w:rsidR="00867D4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1D48A2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22]</w:t>
      </w:r>
      <w:r w:rsidR="00867D4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D2391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</w:t>
      </w:r>
      <w:r w:rsidR="00602F7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Switching pathways would</w:t>
      </w:r>
      <w:r w:rsidR="00D2391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require</w:t>
      </w:r>
      <w:r w:rsidR="00745DB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substantial energy </w:t>
      </w:r>
      <w:r w:rsidR="00602F7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for protein</w:t>
      </w:r>
      <w:r w:rsidR="006D4C0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382F4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synthesis and </w:t>
      </w:r>
      <w:r w:rsidR="008C7D9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is a likely strategy</w:t>
      </w:r>
      <w:r w:rsidR="00D2391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suitable for</w:t>
      </w:r>
      <w:r w:rsidR="008C7D9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D2391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a bacterium in a constant environment.</w:t>
      </w:r>
      <w:r w:rsidR="00D472E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E4717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204436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Interestingly these changes</w:t>
      </w:r>
      <w:r w:rsidR="00FC456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have significant impacts on the cells ability to grow and survive in these </w:t>
      </w:r>
      <w:r w:rsidR="00480FB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environments</w:t>
      </w:r>
      <w:r w:rsidR="00FC456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  </w:t>
      </w:r>
      <w:r w:rsidR="00FC4563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S. oneidensis </w:t>
      </w:r>
      <w:r w:rsidR="00FC456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has been shown to grow on anodes poised between +0.74 and – 0.19 V, </w:t>
      </w:r>
      <w:r w:rsidR="00E42B0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in agreement with flavin </w:t>
      </w:r>
      <w:r w:rsidR="006B323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acting as a mediator between MtrC and the terminal electron acceptor</w:t>
      </w:r>
      <w:r w:rsidR="00E42B0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B6751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Hcm9iYmxlcjwvQXV0aG9yPjxZZWFyPjIwMTg8L1llYXI+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Hcm9iYmxlcjwvQXV0aG9yPjxZZWFyPjIwMTg8L1llYXI+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.DATA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B6751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B6751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3</w:t>
      </w:r>
      <w:r w:rsidR="001D48A2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1</w:t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]</w:t>
      </w:r>
      <w:r w:rsidR="00B6751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B6751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, while </w:t>
      </w:r>
      <w:r w:rsidR="00B6751F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G. </w:t>
      </w:r>
      <w:proofErr w:type="spellStart"/>
      <w:r w:rsidR="00B6751F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sulfurreducens</w:t>
      </w:r>
      <w:proofErr w:type="spellEnd"/>
      <w:r w:rsidR="00B6751F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 </w:t>
      </w:r>
      <w:r w:rsidR="007323D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can grow on </w:t>
      </w:r>
      <w:r w:rsidR="00EF2F1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more negative anodes</w:t>
      </w:r>
      <w:r w:rsidR="007323D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ranging in potential from +0.4 to −0.3 V</w:t>
      </w:r>
      <w:r w:rsidR="00EF2F1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</w:t>
      </w:r>
      <w:r w:rsidR="00E2647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In addition the biomass of anodic </w:t>
      </w:r>
      <w:r w:rsidR="00E26478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G. </w:t>
      </w:r>
      <w:proofErr w:type="spellStart"/>
      <w:r w:rsidR="00E26478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sulfurreducens</w:t>
      </w:r>
      <w:proofErr w:type="spellEnd"/>
      <w:r w:rsidR="00E26478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 </w:t>
      </w:r>
      <w:r w:rsidR="00E2647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is approximately the same </w:t>
      </w:r>
      <w:r w:rsidR="00B864D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independent of potential</w:t>
      </w:r>
      <w:r w:rsidR="00E2647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E2647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TY2FyYWJvdHRpPC9BdXRob3I+PFllYXI+MjAyMTwvWWVh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=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TY2FyYWJvdHRpPC9BdXRob3I+PFllYXI+MjAyMTwvWWVh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=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.DATA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E2647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E2647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</w:t>
      </w:r>
      <w:r w:rsidR="001D48A2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32</w:t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]</w:t>
      </w:r>
      <w:r w:rsidR="00E2647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B864D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while </w:t>
      </w:r>
      <w:r w:rsidR="00E4717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he growth of biomass by </w:t>
      </w:r>
      <w:r w:rsidR="00B864D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a related </w:t>
      </w:r>
      <w:r w:rsidR="00B864D9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Shewanella </w:t>
      </w:r>
      <w:r w:rsidR="00B864D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species (</w:t>
      </w:r>
      <w:r w:rsidR="00B864D9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Shewanella </w:t>
      </w:r>
      <w:proofErr w:type="spellStart"/>
      <w:r w:rsidR="00B864D9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putrefaciens</w:t>
      </w:r>
      <w:proofErr w:type="spellEnd"/>
      <w:r w:rsidR="004830D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) </w:t>
      </w:r>
      <w:r w:rsidR="00E4717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was </w:t>
      </w:r>
      <w:r w:rsidR="004830D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dependent on</w:t>
      </w:r>
      <w:r w:rsidR="00E1205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anodic</w:t>
      </w:r>
      <w:r w:rsidR="004830D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E1205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potential </w:t>
      </w:r>
      <w:r w:rsidR="00E1205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/>
      </w:r>
      <w:r w:rsidR="001D48A2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&lt;EndNote&gt;&lt;Cite&gt;&lt;Author&gt;Carmona-Martinez&lt;/Author&gt;&lt;Year&gt;2013&lt;/Year&gt;&lt;RecNum&gt;32&lt;/RecNum&gt;&lt;DisplayText&gt;[33]&lt;/DisplayText&gt;&lt;record&gt;&lt;rec-number&gt;32&lt;/rec-number&gt;&lt;foreign-keys&gt;&lt;key app="EN" db-id="0seta0a2vd02x2ev9aqprd5yzt52wzrtspt5" timestamp="1639995502"&gt;32&lt;/key&gt;&lt;/foreign-keys&gt;&lt;ref-type name="Journal Article"&gt;17&lt;/ref-type&gt;&lt;contributors&gt;&lt;authors&gt;&lt;author&gt;Carmona-Martinez, A. A.&lt;/author&gt;&lt;author&gt;Harnisch, F.&lt;/author&gt;&lt;author&gt;Kuhlicke, U.&lt;/author&gt;&lt;author&gt;Neu, T. R.&lt;/author&gt;&lt;author&gt;Schroder, U.&lt;/author&gt;&lt;/authors&gt;&lt;/contributors&gt;&lt;auth-address&gt;Institute of Environmental and Sustainable Chemistry, Technische Universitat Braunschweig, Hagenring 30, 38106 Braunschweig, Germany.&lt;/auth-address&gt;&lt;titles&gt;&lt;title&gt;Electron transfer and biofilm formation of Shewanella putrefaciens as function of anode potential&lt;/title&gt;&lt;secondary-title&gt;Bioelectrochemistry&lt;/secondary-title&gt;&lt;/titles&gt;&lt;periodical&gt;&lt;full-title&gt;Bioelectrochemistry&lt;/full-title&gt;&lt;/periodical&gt;&lt;pages&gt;23-9&lt;/pages&gt;&lt;volume&gt;93&lt;/volume&gt;&lt;edition&gt;2012/06/05&lt;/edition&gt;&lt;keywords&gt;&lt;keyword&gt;Biofilms/*growth &amp;amp; development&lt;/keyword&gt;&lt;keyword&gt;Electric Conductivity&lt;/keyword&gt;&lt;keyword&gt;Electrochemistry&lt;/keyword&gt;&lt;keyword&gt;Electrodes&lt;/keyword&gt;&lt;keyword&gt;Electron Transport&lt;/keyword&gt;&lt;keyword&gt;Shewanella putrefaciens/chemistry/metabolism/*physiology&lt;/keyword&gt;&lt;keyword&gt;Bacterial electron transfer&lt;/keyword&gt;&lt;keyword&gt;Cyclic voltammetry&lt;/keyword&gt;&lt;keyword&gt;Microbial bioelectrochemical systems&lt;/keyword&gt;&lt;keyword&gt;Microbial fuel cells&lt;/keyword&gt;&lt;keyword&gt;Shewanella putrefaciens&lt;/keyword&gt;&lt;/keywords&gt;&lt;dates&gt;&lt;year&gt;2013&lt;/year&gt;&lt;pub-dates&gt;&lt;date&gt;Oct&lt;/date&gt;&lt;/pub-dates&gt;&lt;/dates&gt;&lt;isbn&gt;1878-562X (Electronic)&amp;#xD;1567-5394 (Linking)&lt;/isbn&gt;&lt;accession-num&gt;22658509&lt;/accession-num&gt;&lt;urls&gt;&lt;related-urls&gt;&lt;url&gt;https://www.ncbi.nlm.nih.gov/pubmed/22658509&lt;/url&gt;&lt;/related-urls&gt;&lt;/urls&gt;&lt;electronic-resource-num&gt;10.1016/j.bioelechem.2012.05.002&lt;/electronic-resource-num&gt;&lt;/record&gt;&lt;/Cite&gt;&lt;/EndNote&gt;</w:instrText>
      </w:r>
      <w:r w:rsidR="00E1205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1D48A2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33]</w:t>
      </w:r>
      <w:r w:rsidR="00E1205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E1205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 This may </w:t>
      </w:r>
      <w:r w:rsidR="00867D4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be </w:t>
      </w:r>
      <w:r w:rsidR="00E4717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linked to</w:t>
      </w:r>
      <w:r w:rsidR="00E1205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he different metabolic pathways, with </w:t>
      </w:r>
      <w:r w:rsidR="00E12053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Geobacter</w:t>
      </w:r>
      <w:r w:rsidR="00E1205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maintaining a constant growth by ad</w:t>
      </w:r>
      <w:r w:rsidR="00F5232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j</w:t>
      </w:r>
      <w:r w:rsidR="00E1205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usting its metabolic pathways to balance </w:t>
      </w:r>
      <w:r w:rsidR="00867D4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energy conservation when using extracellular substrate with different </w:t>
      </w:r>
      <w:r w:rsidR="00E1205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potentials. </w:t>
      </w:r>
    </w:p>
    <w:p w14:paraId="7A5DEF5A" w14:textId="77777777" w:rsidR="00414C8F" w:rsidRPr="00FD7EA4" w:rsidRDefault="00414C8F" w:rsidP="00243E80">
      <w:pPr>
        <w:jc w:val="both"/>
        <w:rPr>
          <w:rFonts w:ascii="Arial" w:eastAsia="Times New Roman" w:hAnsi="Arial" w:cs="Arial"/>
          <w:color w:val="000000"/>
          <w:sz w:val="22"/>
          <w:szCs w:val="22"/>
          <w:lang w:eastAsia="en-GB"/>
        </w:rPr>
      </w:pPr>
    </w:p>
    <w:p w14:paraId="7470FA5D" w14:textId="7E231CEF" w:rsidR="00CA13B2" w:rsidRPr="00FD7EA4" w:rsidRDefault="00CA13B2" w:rsidP="00243E80">
      <w:pPr>
        <w:jc w:val="both"/>
        <w:rPr>
          <w:rFonts w:ascii="Arial" w:eastAsia="Times New Roman" w:hAnsi="Arial" w:cs="Arial"/>
          <w:b/>
          <w:bCs/>
          <w:i/>
          <w:color w:val="000000"/>
          <w:sz w:val="22"/>
          <w:szCs w:val="22"/>
          <w:lang w:eastAsia="en-GB"/>
        </w:rPr>
      </w:pPr>
      <w:r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 xml:space="preserve">Role of </w:t>
      </w:r>
      <w:r w:rsidR="00F527D0"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 xml:space="preserve">extracellular </w:t>
      </w:r>
      <w:r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 xml:space="preserve">nanowires </w:t>
      </w:r>
      <w:r w:rsidR="00F527D0"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 xml:space="preserve">at </w:t>
      </w:r>
      <w:r w:rsidR="00960FF6"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 xml:space="preserve">the cell surface of </w:t>
      </w:r>
      <w:r w:rsidR="00960FF6" w:rsidRPr="00FD7EA4">
        <w:rPr>
          <w:rFonts w:ascii="Arial" w:eastAsia="Times New Roman" w:hAnsi="Arial" w:cs="Arial"/>
          <w:b/>
          <w:bCs/>
          <w:i/>
          <w:color w:val="000000"/>
          <w:sz w:val="22"/>
          <w:szCs w:val="22"/>
          <w:lang w:eastAsia="en-GB"/>
        </w:rPr>
        <w:t xml:space="preserve">S. oneidensis </w:t>
      </w:r>
      <w:r w:rsidR="00960FF6" w:rsidRPr="00FD7EA4">
        <w:rPr>
          <w:rFonts w:ascii="Arial" w:eastAsia="Times New Roman" w:hAnsi="Arial" w:cs="Arial"/>
          <w:b/>
          <w:bCs/>
          <w:iCs/>
          <w:color w:val="000000"/>
          <w:sz w:val="22"/>
          <w:szCs w:val="22"/>
          <w:lang w:eastAsia="en-GB"/>
        </w:rPr>
        <w:t xml:space="preserve">and </w:t>
      </w:r>
      <w:r w:rsidR="00960FF6" w:rsidRPr="00FD7EA4">
        <w:rPr>
          <w:rFonts w:ascii="Arial" w:eastAsia="Times New Roman" w:hAnsi="Arial" w:cs="Arial"/>
          <w:b/>
          <w:bCs/>
          <w:i/>
          <w:color w:val="000000"/>
          <w:sz w:val="22"/>
          <w:szCs w:val="22"/>
          <w:lang w:eastAsia="en-GB"/>
        </w:rPr>
        <w:t xml:space="preserve">G. sulferreducens. </w:t>
      </w:r>
    </w:p>
    <w:p w14:paraId="60E0B854" w14:textId="7207A1E1" w:rsidR="009E799A" w:rsidRPr="00FD7EA4" w:rsidRDefault="00F5232C" w:rsidP="009E799A">
      <w:pPr>
        <w:jc w:val="both"/>
        <w:rPr>
          <w:rFonts w:ascii="Arial" w:eastAsia="Times New Roman" w:hAnsi="Arial" w:cs="Arial"/>
          <w:color w:val="000000"/>
          <w:sz w:val="22"/>
          <w:szCs w:val="22"/>
          <w:lang w:eastAsia="en-GB"/>
        </w:rPr>
      </w:pP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Once electrons </w:t>
      </w:r>
      <w:r w:rsidR="008A469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are transported </w:t>
      </w:r>
      <w:r w:rsidR="00D2001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to the cell surface</w:t>
      </w:r>
      <w:r w:rsidR="00144DE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,</w:t>
      </w:r>
      <w:r w:rsidR="008A469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9F510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both </w:t>
      </w:r>
      <w:r w:rsidR="009F5105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S. oneidensis and G. sulferreducens </w:t>
      </w:r>
      <w:r w:rsidR="0092285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use</w:t>
      </w:r>
      <w:r w:rsidR="001D6F66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dedicated nanowire systems </w:t>
      </w:r>
      <w:r w:rsidR="006D13C6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hat </w:t>
      </w:r>
      <w:r w:rsidR="00526FB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exchange electrons with </w:t>
      </w:r>
      <w:r w:rsidR="00E871C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extracellular electron donors</w:t>
      </w:r>
      <w:r w:rsidR="00E75CB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(Figure 3)</w:t>
      </w:r>
      <w:r w:rsidR="00E871C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 </w:t>
      </w:r>
      <w:r w:rsidR="00526FB8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DA630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For </w:t>
      </w:r>
      <w:r w:rsidR="00DA6304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S. oneidensis</w:t>
      </w:r>
      <w:r w:rsidR="00DA630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he </w:t>
      </w:r>
      <w:r w:rsidR="00E7288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arrangement of the</w:t>
      </w:r>
      <w:r w:rsidR="00DA630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MtrCAB nanowire raises the </w:t>
      </w:r>
      <w:r w:rsidR="00E7288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MtrC domain approximately 100 Å </w:t>
      </w:r>
      <w:r w:rsidR="0021494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out</w:t>
      </w:r>
      <w:r w:rsidR="00E7288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21494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of </w:t>
      </w:r>
      <w:r w:rsidR="00E7288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he </w:t>
      </w:r>
      <w:r w:rsidR="0021494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outer membrane</w:t>
      </w:r>
      <w:r w:rsidR="00E4717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E4717C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12]</w:t>
      </w:r>
      <w:r w:rsidR="0021494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</w:t>
      </w:r>
      <w:r w:rsidR="00C31F6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MtrC is oriented </w:t>
      </w:r>
      <w:r w:rsidR="00C20CF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o allow </w:t>
      </w:r>
      <w:r w:rsidR="00EC633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it</w:t>
      </w:r>
      <w:r w:rsidR="003D4B8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o</w:t>
      </w:r>
      <w:r w:rsidR="009E79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directly reduce small soluble metals, </w:t>
      </w:r>
      <w:r w:rsidR="009E79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lastRenderedPageBreak/>
        <w:t xml:space="preserve">such as </w:t>
      </w:r>
      <w:r w:rsidR="00C20CF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soluble metal </w:t>
      </w:r>
      <w:r w:rsidR="009E79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chelates</w:t>
      </w:r>
      <w:r w:rsidR="00C20CF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and</w:t>
      </w:r>
      <w:r w:rsidR="009E79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radionuclides </w:t>
      </w:r>
      <w:r w:rsidR="009E79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EdW5kYXM8L0F1dGhvcj48WWVhcj4yMDE4PC9ZZWFyPjxS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EdW5kYXM8L0F1dGhvcj48WWVhcj4yMDE4PC9ZZWFyPjxS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.DATA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9E79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9E79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34</w:t>
      </w:r>
      <w:r w:rsidR="001D48A2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,35</w:t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]</w:t>
      </w:r>
      <w:r w:rsidR="009E79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9E79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.  For insoluble metal oxides the mechanism is more complex.</w:t>
      </w:r>
      <w:r w:rsidR="009E799A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 S. oneidensis </w:t>
      </w:r>
      <w:r w:rsidR="009E79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has a dedicated transporter that secretes soluble flavins which enhance the rate of insoluble Fe(III)oxide reduction </w:t>
      </w:r>
      <w:r w:rsidR="009E79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LZWVzPC9BdXRob3I+PFllYXI+MjAxOTwvWWVhcj48UmVj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LZWVzPC9BdXRob3I+PFllYXI+MjAxOTwvWWVhcj48UmVj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.DATA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9E79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9E79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36</w:t>
      </w:r>
      <w:r w:rsidR="001D48A2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,37</w:t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]</w:t>
      </w:r>
      <w:r w:rsidR="009E79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9E79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, however there is evidence </w:t>
      </w:r>
      <w:r w:rsidR="00FD3DD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hat </w:t>
      </w:r>
      <w:r w:rsidR="009E79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MtrC may also form a catalytic flavin-cytochrome complex </w:t>
      </w:r>
      <w:r w:rsidR="0008511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hat can directly reduce metal oxides </w:t>
      </w:r>
      <w:r w:rsidR="00DC3F4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FZHdhcmRzPC9BdXRob3I+PFllYXI+MjAxNTwvWWVhcj48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FZHdhcmRzPC9BdXRob3I+PFllYXI+MjAxNTwvWWVhcj48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.DATA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DC3F4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DC3F4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38</w:t>
      </w:r>
      <w:r w:rsidR="001D48A2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,39</w:t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]</w:t>
      </w:r>
      <w:r w:rsidR="00DC3F4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9E79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.</w:t>
      </w:r>
      <w:r w:rsidR="00BF2EF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9E79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A second extracellular cytochrome, </w:t>
      </w:r>
      <w:proofErr w:type="spellStart"/>
      <w:r w:rsidR="009E79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OmcA</w:t>
      </w:r>
      <w:proofErr w:type="spellEnd"/>
      <w:r w:rsidR="009E79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, </w:t>
      </w:r>
      <w:r w:rsidR="00BF2EF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which </w:t>
      </w:r>
      <w:r w:rsidR="009E79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is part of the gene cluster </w:t>
      </w:r>
      <w:r w:rsidR="00BF2EF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can</w:t>
      </w:r>
      <w:r w:rsidR="009E79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FD3DD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also </w:t>
      </w:r>
      <w:r w:rsidR="009E79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receive electrons from</w:t>
      </w:r>
      <w:r w:rsidR="00BF2EF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he </w:t>
      </w:r>
      <w:r w:rsidR="009E79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MtrC</w:t>
      </w:r>
      <w:r w:rsidR="00BF2EF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AB complex </w:t>
      </w:r>
      <w:r w:rsidR="009E79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/>
      </w:r>
      <w:r w:rsidR="001D48A2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&lt;EndNote&gt;&lt;Cite&gt;&lt;Author&gt;Coursolle&lt;/Author&gt;&lt;Year&gt;2010&lt;/Year&gt;&lt;RecNum&gt;34&lt;/RecNum&gt;&lt;DisplayText&gt;[35]&lt;/DisplayText&gt;&lt;record&gt;&lt;rec-number&gt;34&lt;/rec-number&gt;&lt;foreign-keys&gt;&lt;key app="EN" db-id="0seta0a2vd02x2ev9aqprd5yzt52wzrtspt5" timestamp="1639995502"&gt;34&lt;/key&gt;&lt;/foreign-keys&gt;&lt;ref-type name="Journal Article"&gt;17&lt;/ref-type&gt;&lt;contributors&gt;&lt;authors&gt;&lt;author&gt;Coursolle, D.&lt;/author&gt;&lt;author&gt;Gralnick, J. A.&lt;/author&gt;&lt;/authors&gt;&lt;/contributors&gt;&lt;auth-address&gt;BioTechnology Institute and Department of Microbiology, University of Minnesota-Twin Cities, St. Paul, MN 55108, USA.&lt;/auth-address&gt;&lt;titles&gt;&lt;title&gt;Modularity of the Mtr respiratory pathway of Shewanella oneidensis strain MR-1&lt;/title&gt;&lt;secondary-title&gt;Mol Microbiol&lt;/secondary-title&gt;&lt;/titles&gt;&lt;periodical&gt;&lt;full-title&gt;Mol Microbiol&lt;/full-title&gt;&lt;/periodical&gt;&lt;pages&gt;995-1008&lt;/pages&gt;&lt;volume&gt;77&lt;/volume&gt;&lt;number&gt;4&lt;/number&gt;&lt;edition&gt;2010/07/06&lt;/edition&gt;&lt;keywords&gt;&lt;keyword&gt;Cell Membrane/enzymology/metabolism&lt;/keyword&gt;&lt;keyword&gt;Dimethyl Sulfoxide/metabolism&lt;/keyword&gt;&lt;keyword&gt;*Electron Transport&lt;/keyword&gt;&lt;keyword&gt;Electron Transport Chain Complex Proteins/genetics/*metabolism&lt;/keyword&gt;&lt;keyword&gt;Flavins/metabolism&lt;/keyword&gt;&lt;keyword&gt;Iron Compounds/metabolism&lt;/keyword&gt;&lt;keyword&gt;Oxidation-Reduction&lt;/keyword&gt;&lt;keyword&gt;Quinones/metabolism&lt;/keyword&gt;&lt;keyword&gt;Shewanella/*enzymology/genetics/*metabolism&lt;/keyword&gt;&lt;/keywords&gt;&lt;dates&gt;&lt;year&gt;2010&lt;/year&gt;&lt;pub-dates&gt;&lt;date&gt;Aug&lt;/date&gt;&lt;/pub-dates&gt;&lt;/dates&gt;&lt;isbn&gt;1365-2958 (Electronic)&amp;#xD;0950-382X (Linking)&lt;/isbn&gt;&lt;accession-num&gt;20598084&lt;/accession-num&gt;&lt;urls&gt;&lt;related-urls&gt;&lt;url&gt;https://www.ncbi.nlm.nih.gov/pubmed/20598084&lt;/url&gt;&lt;/related-urls&gt;&lt;/urls&gt;&lt;electronic-resource-num&gt;10.1111/j.1365-2958.2010.07266.x&lt;/electronic-resource-num&gt;&lt;/record&gt;&lt;/Cite&gt;&lt;/EndNote&gt;</w:instrText>
      </w:r>
      <w:r w:rsidR="009E79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1D48A2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35]</w:t>
      </w:r>
      <w:r w:rsidR="009E79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9E79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</w:t>
      </w:r>
      <w:r w:rsidR="00073A1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proofErr w:type="spellStart"/>
      <w:r w:rsidR="00BF2EF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OmcA</w:t>
      </w:r>
      <w:proofErr w:type="spellEnd"/>
      <w:r w:rsidR="00BF2EF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interacts with MtrCAB transiently </w:t>
      </w:r>
      <w:r w:rsidR="00073A1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and facilitates the </w:t>
      </w:r>
      <w:r w:rsidR="004D534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rapid exchange of electrons across the cell surface.</w:t>
      </w:r>
      <w:r w:rsidR="009E799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5D1BC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0C46A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Remarkably, </w:t>
      </w:r>
      <w:r w:rsidR="000C46A9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S. oneidensis </w:t>
      </w:r>
      <w:r w:rsidR="000C46A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has been shown to generate µm length membrane tubule</w:t>
      </w:r>
      <w:r w:rsidR="0080793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s</w:t>
      </w:r>
      <w:r w:rsidR="000C46A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o interact with </w:t>
      </w:r>
      <w:r w:rsidR="0080793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nearby cells </w:t>
      </w:r>
      <w:r w:rsidR="000C46A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substrates </w:t>
      </w:r>
      <w:r w:rsidR="008C079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TdWJyYW1hbmlhbjwvQXV0aG9yPjxZZWFyPjIwMTg8L1ll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>
          <w:fldData xml:space="preserve">PEVuZE5vdGU+PENpdGU+PEF1dGhvcj5TdWJyYW1hbmlhbjwvQXV0aG9yPjxZZWFyPjIwMTg8L1ll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</w:fldData>
        </w:fldCha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.DATA </w:instrText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E31A8F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8C079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</w:r>
      <w:r w:rsidR="008C079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</w:t>
      </w:r>
      <w:r w:rsidR="001D48A2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40</w:t>
      </w:r>
      <w:r w:rsidR="00DD2199" w:rsidRPr="00FD7EA4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]</w:t>
      </w:r>
      <w:r w:rsidR="008C079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332DF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.</w:t>
      </w:r>
      <w:r w:rsidR="0080793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hese tubules </w:t>
      </w:r>
      <w:r w:rsidR="00615216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contain</w:t>
      </w:r>
      <w:r w:rsidR="0080793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615216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MtrCAB and </w:t>
      </w:r>
      <w:proofErr w:type="spellStart"/>
      <w:r w:rsidR="00615216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OmcA</w:t>
      </w:r>
      <w:proofErr w:type="spellEnd"/>
      <w:r w:rsidR="00615216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, and electrons are transported via these cytochromes. </w:t>
      </w:r>
    </w:p>
    <w:p w14:paraId="28F22BD9" w14:textId="4194983F" w:rsidR="00D20014" w:rsidRDefault="003B1715" w:rsidP="00A629B0">
      <w:pPr>
        <w:jc w:val="both"/>
        <w:rPr>
          <w:rFonts w:ascii="Arial" w:eastAsia="Times New Roman" w:hAnsi="Arial" w:cs="Arial"/>
          <w:color w:val="000000"/>
          <w:sz w:val="22"/>
          <w:szCs w:val="22"/>
          <w:lang w:eastAsia="en-GB"/>
        </w:rPr>
      </w:pP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he cell surface </w:t>
      </w:r>
      <w:r w:rsidR="00326BD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of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G. </w:t>
      </w:r>
      <w:proofErr w:type="spellStart"/>
      <w:r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sulf</w:t>
      </w:r>
      <w:r w:rsidR="0011033C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u</w:t>
      </w:r>
      <w:r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rreducens</w:t>
      </w:r>
      <w:proofErr w:type="spellEnd"/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FD3DD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is </w:t>
      </w:r>
      <w:r w:rsidR="00326BD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also </w:t>
      </w:r>
      <w:r w:rsidR="00FD3DD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covered by</w:t>
      </w:r>
      <w:r w:rsidR="00326BD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a range of cytochromes, some of these </w:t>
      </w:r>
      <w:r w:rsidR="00BE487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include the nanowires that are part of the five </w:t>
      </w:r>
      <w:proofErr w:type="spellStart"/>
      <w:r w:rsidR="00BE487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ExtD</w:t>
      </w:r>
      <w:proofErr w:type="spellEnd"/>
      <w:r w:rsidR="00BE487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or </w:t>
      </w:r>
      <w:proofErr w:type="spellStart"/>
      <w:r w:rsidR="00BE487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OmbA</w:t>
      </w:r>
      <w:proofErr w:type="spellEnd"/>
      <w:r w:rsidR="00BE487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/</w:t>
      </w:r>
      <w:proofErr w:type="spellStart"/>
      <w:r w:rsidR="00BE487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OmcB</w:t>
      </w:r>
      <w:proofErr w:type="spellEnd"/>
      <w:r w:rsidR="00BE487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families of porin cytochrome complexes, while </w:t>
      </w:r>
      <w:r w:rsidR="00831B2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other extracellular cytochromes such as </w:t>
      </w:r>
      <w:proofErr w:type="spellStart"/>
      <w:r w:rsidR="00831B2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PgcA</w:t>
      </w:r>
      <w:proofErr w:type="spellEnd"/>
      <w:r w:rsidR="00831B2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are important </w:t>
      </w:r>
      <w:r w:rsidR="00FD3DD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for</w:t>
      </w:r>
      <w:r w:rsidR="00831B2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he reduction of specific minerals </w:t>
      </w:r>
      <w:r w:rsidR="00BB3EF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/>
      </w:r>
      <w:r w:rsidR="001D48A2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&lt;EndNote&gt;&lt;Cite&gt;&lt;Author&gt;Zacharoff&lt;/Author&gt;&lt;Year&gt;2017&lt;/Year&gt;&lt;RecNum&gt;40&lt;/RecNum&gt;&lt;DisplayText&gt;[41]&lt;/DisplayText&gt;&lt;record&gt;&lt;rec-number&gt;40&lt;/rec-number&gt;&lt;foreign-keys&gt;&lt;key app="EN" db-id="0seta0a2vd02x2ev9aqprd5yzt52wzrtspt5" timestamp="1639995503"&gt;40&lt;/key&gt;&lt;/foreign-keys&gt;&lt;ref-type name="Journal Article"&gt;17&lt;/ref-type&gt;&lt;contributors&gt;&lt;authors&gt;&lt;author&gt;Zacharoff, L. A.&lt;/author&gt;&lt;author&gt;Morrone, D. J.&lt;/author&gt;&lt;author&gt;Bond, D. R.&lt;/author&gt;&lt;/authors&gt;&lt;/contributors&gt;&lt;auth-address&gt;Department of Biochemistry, Molecular Biology, and Biophysics, University of Minnesota, Minneapolis, MN, United States.&amp;#xD;St. Louis College of Pharmacy, St. Louis, MO, United States.&amp;#xD;Department of Plant and Microbial Biology, University of Minnesota, Minneapolis, MN, United States.&amp;#xD;BioTechnology Institute, University of Minnesota, Minneapolis, MN, United States.&lt;/auth-address&gt;&lt;titles&gt;&lt;title&gt;Geobacter sulfurreducens Extracellular Multiheme Cytochrome PgcA Facilitates Respiration to Fe(III) Oxides But Not Electrodes&lt;/title&gt;&lt;secondary-title&gt;Front Microbiol&lt;/secondary-title&gt;&lt;/titles&gt;&lt;periodical&gt;&lt;full-title&gt;Front Microbiol&lt;/full-title&gt;&lt;/periodical&gt;&lt;pages&gt;2481&lt;/pages&gt;&lt;volume&gt;8&lt;/volume&gt;&lt;edition&gt;2018/01/10&lt;/edition&gt;&lt;keywords&gt;&lt;keyword&gt;Geobacter&lt;/keyword&gt;&lt;keyword&gt;extracellular metal reduction&lt;/keyword&gt;&lt;keyword&gt;multiheme cytochromes&lt;/keyword&gt;&lt;keyword&gt;repetitive domains&lt;/keyword&gt;&lt;/keywords&gt;&lt;dates&gt;&lt;year&gt;2017&lt;/year&gt;&lt;/dates&gt;&lt;isbn&gt;1664-302X (Print)&amp;#xD;1664-302X (Linking)&lt;/isbn&gt;&lt;accession-num&gt;29312190&lt;/accession-num&gt;&lt;urls&gt;&lt;related-urls&gt;&lt;url&gt;https://www.ncbi.nlm.nih.gov/pubmed/29312190&lt;/url&gt;&lt;/related-urls&gt;&lt;/urls&gt;&lt;custom2&gt;PMC5732950&lt;/custom2&gt;&lt;electronic-resource-num&gt;10.3389/fmicb.2017.02481&lt;/electronic-resource-num&gt;&lt;/record&gt;&lt;/Cite&gt;&lt;/EndNote&gt;</w:instrText>
      </w:r>
      <w:r w:rsidR="00BB3EF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1D48A2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41]</w:t>
      </w:r>
      <w:r w:rsidR="00BB3EF9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="00831B2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</w:t>
      </w:r>
      <w:r w:rsidR="00D4167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hese bacterial nanowires are likely to be important for </w:t>
      </w:r>
      <w:r w:rsidR="00D4167C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G. </w:t>
      </w:r>
      <w:proofErr w:type="spellStart"/>
      <w:r w:rsidR="008F4853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sulf</w:t>
      </w:r>
      <w:r w:rsidR="00981D93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u</w:t>
      </w:r>
      <w:r w:rsidR="008F4853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rreducens</w:t>
      </w:r>
      <w:proofErr w:type="spellEnd"/>
      <w:r w:rsidR="008F4853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 </w:t>
      </w:r>
      <w:r w:rsidR="008F4853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cells</w:t>
      </w:r>
      <w:r w:rsidR="00D4167C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 </w:t>
      </w:r>
      <w:r w:rsidR="00D4167C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that are </w:t>
      </w:r>
      <w:r w:rsidR="00987A0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in close contact </w:t>
      </w:r>
      <w:r w:rsidR="00C26BEE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(~10 nm) </w:t>
      </w:r>
      <w:r w:rsidR="00987A04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with minerals</w:t>
      </w:r>
      <w:r w:rsidR="00CA7F45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For </w:t>
      </w:r>
      <w:r w:rsidR="008B790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longer distances </w:t>
      </w:r>
      <w:r w:rsidR="00C26BEE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G. </w:t>
      </w:r>
      <w:proofErr w:type="spellStart"/>
      <w:r w:rsidR="00C26BEE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sulfurreducens</w:t>
      </w:r>
      <w:proofErr w:type="spellEnd"/>
      <w:r w:rsidR="00C26BEE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 </w:t>
      </w:r>
      <w:r w:rsidR="00356C2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PCA</w:t>
      </w:r>
      <w:r w:rsidR="00356C2F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 </w:t>
      </w:r>
      <w:r w:rsidR="006B5F5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generates conductive</w:t>
      </w:r>
      <w:r w:rsidR="00FD3DD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filamentous</w:t>
      </w:r>
      <w:r w:rsidR="006B5F5D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nanowires </w:t>
      </w:r>
      <w:r w:rsidR="00FD3DD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for 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electron transfer across intermediate distances (&gt;100 nm) between cells and terminal electron acceptors</w:t>
      </w:r>
      <w:r w:rsidR="00FD3DDB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  <w:r w:rsidR="00F30DD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begin"/>
      </w:r>
      <w:r w:rsidR="001D48A2">
        <w:rPr>
          <w:rFonts w:ascii="Arial" w:eastAsia="Times New Roman" w:hAnsi="Arial" w:cs="Arial"/>
          <w:color w:val="000000"/>
          <w:sz w:val="22"/>
          <w:szCs w:val="22"/>
          <w:lang w:eastAsia="en-GB"/>
        </w:rPr>
        <w:instrText xml:space="preserve"> ADDIN EN.CITE &lt;EndNote&gt;&lt;Cite&gt;&lt;Author&gt;Holmes&lt;/Author&gt;&lt;Year&gt;2016&lt;/Year&gt;&lt;RecNum&gt;41&lt;/RecNum&gt;&lt;DisplayText&gt;[42]&lt;/DisplayText&gt;&lt;record&gt;&lt;rec-number&gt;41&lt;/rec-number&gt;&lt;foreign-keys&gt;&lt;key app="EN" db-id="0seta0a2vd02x2ev9aqprd5yzt52wzrtspt5" timestamp="1639995503"&gt;41&lt;/key&gt;&lt;/foreign-keys&gt;&lt;ref-type name="Journal Article"&gt;17&lt;/ref-type&gt;&lt;contributors&gt;&lt;authors&gt;&lt;author&gt;Holmes, D. E.&lt;/author&gt;&lt;author&gt;Dang, Y.&lt;/author&gt;&lt;author&gt;Walker, D. J. F.&lt;/author&gt;&lt;author&gt;Lovley, D. R.&lt;/author&gt;&lt;/authors&gt;&lt;/contributors&gt;&lt;auth-address&gt;1Department of Microbiology, University of Massachusetts Amherst, Amherst, MA, USA.&amp;#xD;2Department of Physical and Biological Sciences, Western New England University, Springfield, MA, USA.&lt;/auth-address&gt;&lt;titles&gt;&lt;title&gt;The electrically conductive pili of Geobacter species are a recently evolved feature for extracellular electron transfer&lt;/title&gt;&lt;secondary-title&gt;Microb Genom&lt;/secondary-title&gt;&lt;/titles&gt;&lt;periodical&gt;&lt;full-title&gt;Microb Genom&lt;/full-title&gt;&lt;/periodical&gt;&lt;pages&gt;e000072&lt;/pages&gt;&lt;volume&gt;2&lt;/volume&gt;&lt;number&gt;8&lt;/number&gt;&lt;edition&gt;2017/03/30&lt;/edition&gt;&lt;keywords&gt;&lt;keyword&gt;*Electromagnetic Phenomena&lt;/keyword&gt;&lt;keyword&gt;Electron Transport&lt;/keyword&gt;&lt;keyword&gt;Ferric Compounds&lt;/keyword&gt;&lt;keyword&gt;Fimbriae Proteins/genetics/metabolism&lt;/keyword&gt;&lt;keyword&gt;Fimbriae, Bacterial/*genetics/metabolism&lt;/keyword&gt;&lt;keyword&gt;Geobacter/classification/*physiology&lt;/keyword&gt;&lt;keyword&gt;Phylogeny&lt;/keyword&gt;&lt;keyword&gt;*Geobacter&lt;/keyword&gt;&lt;keyword&gt;*e-pilin&lt;/keyword&gt;&lt;keyword&gt;*evolution&lt;/keyword&gt;&lt;keyword&gt;*extracellular electron transfer&lt;/keyword&gt;&lt;keyword&gt;*positive selection&lt;/keyword&gt;&lt;keyword&gt;*type IVa PilA&lt;/keyword&gt;&lt;/keywords&gt;&lt;dates&gt;&lt;year&gt;2016&lt;/year&gt;&lt;pub-dates&gt;&lt;date&gt;Aug&lt;/date&gt;&lt;/pub-dates&gt;&lt;/dates&gt;&lt;isbn&gt;2057-5858 (Print)&amp;#xD;2057-5858 (Linking)&lt;/isbn&gt;&lt;accession-num&gt;28348867&lt;/accession-num&gt;&lt;urls&gt;&lt;related-urls&gt;&lt;url&gt;https://www.ncbi.nlm.nih.gov/pubmed/28348867&lt;/url&gt;&lt;/related-urls&gt;&lt;/urls&gt;&lt;custom2&gt;PMC5320591&lt;/custom2&gt;&lt;electronic-resource-num&gt;10.1099/mgen.0.000072&lt;/electronic-resource-num&gt;&lt;/record&gt;&lt;/Cite&gt;&lt;/EndNote&gt;</w:instrText>
      </w:r>
      <w:r w:rsidR="00F30DD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separate"/>
      </w:r>
      <w:r w:rsidR="001D48A2">
        <w:rPr>
          <w:rFonts w:ascii="Arial" w:eastAsia="Times New Roman" w:hAnsi="Arial" w:cs="Arial"/>
          <w:noProof/>
          <w:color w:val="000000"/>
          <w:sz w:val="22"/>
          <w:szCs w:val="22"/>
          <w:lang w:eastAsia="en-GB"/>
        </w:rPr>
        <w:t>[42]</w:t>
      </w:r>
      <w:r w:rsidR="00F30DD1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fldChar w:fldCharType="end"/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</w:t>
      </w:r>
      <w:r w:rsidR="00356C2F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R</w:t>
      </w:r>
      <w:r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ecent advances in Cryo-EM technologies have revealed the molecular structure of several </w:t>
      </w:r>
      <w:r w:rsidR="00356C2F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of the </w:t>
      </w:r>
      <w:r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filament</w:t>
      </w:r>
      <w:r w:rsidR="00EC633A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s</w:t>
      </w:r>
      <w:r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</w:t>
      </w:r>
      <w:r w:rsidR="00356C2F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secreted by </w:t>
      </w:r>
      <w:r w:rsidR="00356C2F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G. </w:t>
      </w:r>
      <w:proofErr w:type="spellStart"/>
      <w:r w:rsidR="00356C2F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sulfurreducens</w:t>
      </w:r>
      <w:proofErr w:type="spellEnd"/>
      <w:r w:rsidR="00356C2F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 </w:t>
      </w:r>
      <w:r w:rsidR="00356C2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PCA</w:t>
      </w:r>
      <w:r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.  Remarkably the first filament to be</w:t>
      </w:r>
      <w:r w:rsidR="00981D93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structurally</w:t>
      </w:r>
      <w:r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</w:t>
      </w:r>
      <w:r w:rsidR="00D2001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characterised </w:t>
      </w:r>
      <w:r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were shown to be composed of polymers of</w:t>
      </w:r>
      <w:r w:rsidR="00405157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a </w:t>
      </w:r>
      <w:proofErr w:type="spellStart"/>
      <w:r w:rsidR="00405157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hexaheme</w:t>
      </w:r>
      <w:proofErr w:type="spellEnd"/>
      <w:r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cytochrome, called OmcS </w:t>
      </w:r>
      <w:r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begin">
          <w:fldData xml:space="preserve">PEVuZE5vdGU+PENpdGU+PEF1dGhvcj5XYW5nPC9BdXRob3I+PFllYXI+MjAxOTwvWWVhcj48UmVj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</w:fldData>
        </w:fldChar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instrText xml:space="preserve"> ADDIN EN.CITE </w:instrText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begin">
          <w:fldData xml:space="preserve">PEVuZE5vdGU+PENpdGU+PEF1dGhvcj5XYW5nPC9BdXRob3I+PFllYXI+MjAxOTwvWWVhcj48UmVj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</w:fldData>
        </w:fldChar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instrText xml:space="preserve"> ADDIN EN.CITE.DATA </w:instrText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end"/>
      </w:r>
      <w:r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</w:r>
      <w:r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noProof/>
          <w:color w:val="000000" w:themeColor="text1"/>
          <w:sz w:val="22"/>
          <w:szCs w:val="22"/>
          <w:lang w:eastAsia="en-GB"/>
        </w:rPr>
        <w:t>[43</w:t>
      </w:r>
      <w:r w:rsidR="001D48A2">
        <w:rPr>
          <w:rFonts w:ascii="Arial" w:eastAsia="Times New Roman" w:hAnsi="Arial" w:cs="Arial"/>
          <w:noProof/>
          <w:color w:val="000000" w:themeColor="text1"/>
          <w:sz w:val="22"/>
          <w:szCs w:val="22"/>
          <w:lang w:eastAsia="en-GB"/>
        </w:rPr>
        <w:t>,44</w:t>
      </w:r>
      <w:r w:rsidR="00DD2199" w:rsidRPr="00FD7EA4">
        <w:rPr>
          <w:rFonts w:ascii="Arial" w:eastAsia="Times New Roman" w:hAnsi="Arial" w:cs="Arial"/>
          <w:noProof/>
          <w:color w:val="000000" w:themeColor="text1"/>
          <w:sz w:val="22"/>
          <w:szCs w:val="22"/>
          <w:lang w:eastAsia="en-GB"/>
        </w:rPr>
        <w:t>]</w:t>
      </w:r>
      <w:r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end"/>
      </w:r>
      <w:r w:rsidR="00981D93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.  Shortly afterwards a second, thinner </w:t>
      </w:r>
      <w:r w:rsidR="00356C2F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filament</w:t>
      </w:r>
      <w:r w:rsidR="00981D93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</w:t>
      </w:r>
      <w:r w:rsidR="00356C2F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was shown to be</w:t>
      </w:r>
      <w:r w:rsidR="00981D93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</w:t>
      </w:r>
      <w:r w:rsidR="00356C2F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a pol</w:t>
      </w:r>
      <w:r w:rsidR="0021781F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y</w:t>
      </w:r>
      <w:r w:rsidR="00356C2F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mer of the octaheme </w:t>
      </w:r>
      <w:proofErr w:type="spellStart"/>
      <w:r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OmcZ</w:t>
      </w:r>
      <w:proofErr w:type="spellEnd"/>
      <w:r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</w:t>
      </w:r>
      <w:r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begin">
          <w:fldData xml:space="preserve">PEVuZE5vdGU+PENpdGU+PEF1dGhvcj5ZYWxjaW48L0F1dGhvcj48WWVhcj4yMDIwPC9ZZWFyPjxS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</w:fldData>
        </w:fldChar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instrText xml:space="preserve"> ADDIN EN.CITE </w:instrText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begin">
          <w:fldData xml:space="preserve">PEVuZE5vdGU+PENpdGU+PEF1dGhvcj5ZYWxjaW48L0F1dGhvcj48WWVhcj4yMDIwPC9ZZWFyPjxS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</w:fldData>
        </w:fldChar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instrText xml:space="preserve"> ADDIN EN.CITE.DATA </w:instrText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end"/>
      </w:r>
      <w:r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</w:r>
      <w:r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noProof/>
          <w:color w:val="000000" w:themeColor="text1"/>
          <w:sz w:val="22"/>
          <w:szCs w:val="22"/>
          <w:lang w:eastAsia="en-GB"/>
        </w:rPr>
        <w:t>[</w:t>
      </w:r>
      <w:r w:rsidR="001D48A2">
        <w:rPr>
          <w:rFonts w:ascii="Arial" w:eastAsia="Times New Roman" w:hAnsi="Arial" w:cs="Arial"/>
          <w:noProof/>
          <w:color w:val="000000" w:themeColor="text1"/>
          <w:sz w:val="22"/>
          <w:szCs w:val="22"/>
          <w:lang w:eastAsia="en-GB"/>
        </w:rPr>
        <w:t>45</w:t>
      </w:r>
      <w:r w:rsidR="00DD2199" w:rsidRPr="00FD7EA4">
        <w:rPr>
          <w:rFonts w:ascii="Arial" w:eastAsia="Times New Roman" w:hAnsi="Arial" w:cs="Arial"/>
          <w:noProof/>
          <w:color w:val="000000" w:themeColor="text1"/>
          <w:sz w:val="22"/>
          <w:szCs w:val="22"/>
          <w:lang w:eastAsia="en-GB"/>
        </w:rPr>
        <w:t>]</w:t>
      </w:r>
      <w:r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end"/>
      </w:r>
      <w:r w:rsidR="0016787F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.  </w:t>
      </w:r>
      <w:r w:rsidR="00356C2F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These</w:t>
      </w:r>
      <w:r w:rsidR="0021781F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remarkable</w:t>
      </w:r>
      <w:r w:rsidR="00356C2F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structural observations are hard to reconcile with </w:t>
      </w:r>
      <w:r w:rsidR="0021781F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earlier </w:t>
      </w:r>
      <w:r w:rsidR="00356C2F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reports that indicate that the filaments are conductive pilin</w:t>
      </w:r>
      <w:r w:rsidR="0021781F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made from </w:t>
      </w:r>
      <w:proofErr w:type="spellStart"/>
      <w:r w:rsidR="0021781F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Pil</w:t>
      </w:r>
      <w:r w:rsidR="00CA276C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A</w:t>
      </w:r>
      <w:proofErr w:type="spellEnd"/>
      <w:r w:rsidR="00CA276C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-N</w:t>
      </w:r>
      <w:r w:rsidR="0021781F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monomers</w:t>
      </w:r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</w:t>
      </w:r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begin">
          <w:fldData xml:space="preserve">PEVuZE5vdGU+PENpdGU+PEF1dGhvcj5VZWtpPC9BdXRob3I+PFllYXI+MjAyMDwvWWVhcj48UmVj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</w:fldData>
        </w:fldChar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instrText xml:space="preserve"> ADDIN EN.CITE </w:instrText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begin">
          <w:fldData xml:space="preserve">PEVuZE5vdGU+PENpdGU+PEF1dGhvcj5VZWtpPC9BdXRob3I+PFllYXI+MjAyMDwvWWVhcj48UmVj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</w:fldData>
        </w:fldChar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instrText xml:space="preserve"> ADDIN EN.CITE.DATA </w:instrText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end"/>
      </w:r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</w:r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noProof/>
          <w:color w:val="000000" w:themeColor="text1"/>
          <w:sz w:val="22"/>
          <w:szCs w:val="22"/>
          <w:lang w:eastAsia="en-GB"/>
        </w:rPr>
        <w:t>[46</w:t>
      </w:r>
      <w:r w:rsidR="001D48A2">
        <w:rPr>
          <w:rFonts w:ascii="Arial" w:eastAsia="Times New Roman" w:hAnsi="Arial" w:cs="Arial"/>
          <w:noProof/>
          <w:color w:val="000000" w:themeColor="text1"/>
          <w:sz w:val="22"/>
          <w:szCs w:val="22"/>
          <w:lang w:eastAsia="en-GB"/>
        </w:rPr>
        <w:t>,47</w:t>
      </w:r>
      <w:r w:rsidR="00DD2199" w:rsidRPr="00FD7EA4">
        <w:rPr>
          <w:rFonts w:ascii="Arial" w:eastAsia="Times New Roman" w:hAnsi="Arial" w:cs="Arial"/>
          <w:noProof/>
          <w:color w:val="000000" w:themeColor="text1"/>
          <w:sz w:val="22"/>
          <w:szCs w:val="22"/>
          <w:lang w:eastAsia="en-GB"/>
        </w:rPr>
        <w:t>]</w:t>
      </w:r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end"/>
      </w:r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.</w:t>
      </w:r>
      <w:r w:rsidR="00356C2F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 </w:t>
      </w:r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</w:t>
      </w:r>
      <w:r w:rsidR="00CD348E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The </w:t>
      </w:r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potential </w:t>
      </w:r>
      <w:r w:rsidR="00CD348E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conductiv</w:t>
      </w:r>
      <w:r w:rsidR="00E80B98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e properties</w:t>
      </w:r>
      <w:r w:rsidR="00CD348E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of pilin and cytochrome nanowires </w:t>
      </w:r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are consequently</w:t>
      </w:r>
      <w:r w:rsidR="00CD5ACD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</w:t>
      </w:r>
      <w:r w:rsidR="00B22561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strongly debated</w:t>
      </w:r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, with </w:t>
      </w:r>
      <w:r w:rsidR="00A629B0" w:rsidRPr="00AA5CB5">
        <w:rPr>
          <w:rFonts w:ascii="Arial" w:eastAsia="Times New Roman" w:hAnsi="Arial" w:cs="Arial"/>
          <w:i/>
          <w:color w:val="000000" w:themeColor="text1"/>
          <w:sz w:val="22"/>
          <w:szCs w:val="22"/>
          <w:lang w:eastAsia="en-GB"/>
        </w:rPr>
        <w:t xml:space="preserve">G. </w:t>
      </w:r>
      <w:proofErr w:type="spellStart"/>
      <w:r w:rsidR="00A629B0" w:rsidRPr="00AA5CB5">
        <w:rPr>
          <w:rFonts w:ascii="Arial" w:eastAsia="Times New Roman" w:hAnsi="Arial" w:cs="Arial"/>
          <w:i/>
          <w:color w:val="000000" w:themeColor="text1"/>
          <w:sz w:val="22"/>
          <w:szCs w:val="22"/>
          <w:lang w:eastAsia="en-GB"/>
        </w:rPr>
        <w:t>sulfurreducens</w:t>
      </w:r>
      <w:proofErr w:type="spellEnd"/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pilin conductivity occurring through aromatic groups, and OmcS/Z nanowire conductivity through the closely packed hemes in the protein </w:t>
      </w:r>
      <w:r w:rsidR="000A714B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core </w:t>
      </w:r>
      <w:r w:rsidR="00753B74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begin">
          <w:fldData xml:space="preserve">PEVuZE5vdGU+PENpdGU+PEF1dGhvcj5DaG9uZzwvQXV0aG9yPjxZZWFyPjIwMTg8L1llYXI+PFJl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</w:fldData>
        </w:fldChar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instrText xml:space="preserve"> ADDIN EN.CITE </w:instrText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begin">
          <w:fldData xml:space="preserve">PEVuZE5vdGU+PENpdGU+PEF1dGhvcj5DaG9uZzwvQXV0aG9yPjxZZWFyPjIwMTg8L1llYXI+PFJl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</w:fldData>
        </w:fldChar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instrText xml:space="preserve"> ADDIN EN.CITE.DATA </w:instrText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end"/>
      </w:r>
      <w:r w:rsidR="00753B74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</w:r>
      <w:r w:rsidR="00753B74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noProof/>
          <w:color w:val="000000" w:themeColor="text1"/>
          <w:sz w:val="22"/>
          <w:szCs w:val="22"/>
          <w:lang w:eastAsia="en-GB"/>
        </w:rPr>
        <w:t>[48</w:t>
      </w:r>
      <w:r w:rsidR="001D48A2">
        <w:rPr>
          <w:rFonts w:ascii="Arial" w:eastAsia="Times New Roman" w:hAnsi="Arial" w:cs="Arial"/>
          <w:noProof/>
          <w:color w:val="000000" w:themeColor="text1"/>
          <w:sz w:val="22"/>
          <w:szCs w:val="22"/>
          <w:lang w:eastAsia="en-GB"/>
        </w:rPr>
        <w:t>,49</w:t>
      </w:r>
      <w:r w:rsidR="00DD2199" w:rsidRPr="00FD7EA4">
        <w:rPr>
          <w:rFonts w:ascii="Arial" w:eastAsia="Times New Roman" w:hAnsi="Arial" w:cs="Arial"/>
          <w:noProof/>
          <w:color w:val="000000" w:themeColor="text1"/>
          <w:sz w:val="22"/>
          <w:szCs w:val="22"/>
          <w:lang w:eastAsia="en-GB"/>
        </w:rPr>
        <w:t>]</w:t>
      </w:r>
      <w:r w:rsidR="00753B74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end"/>
      </w:r>
      <w:r w:rsidR="00E31D6E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. </w:t>
      </w:r>
      <w:r w:rsidR="00577DF7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Potentially both </w:t>
      </w:r>
      <w:r w:rsidR="00811807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filaments</w:t>
      </w:r>
      <w:r w:rsidR="00577DF7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c</w:t>
      </w:r>
      <w:r w:rsidR="00CD5ACD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ould</w:t>
      </w:r>
      <w:r w:rsidR="00577DF7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be conductive, as </w:t>
      </w:r>
      <w:r w:rsidR="00D454F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recent </w:t>
      </w:r>
      <w:r w:rsidR="0021170A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studies</w:t>
      </w:r>
      <w:r w:rsidR="00D454F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suggest </w:t>
      </w:r>
      <w:r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that </w:t>
      </w:r>
      <w:r w:rsidR="00BB133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the interior of </w:t>
      </w:r>
      <w:r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proteins </w:t>
      </w:r>
      <w:r w:rsidR="00D454F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are more </w:t>
      </w:r>
      <w:r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conductive</w:t>
      </w:r>
      <w:r w:rsidR="00BB133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</w:t>
      </w:r>
      <w:r w:rsidR="00D454F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than previously </w:t>
      </w:r>
      <w:r w:rsidR="0086688D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thought, with aromatic residues </w:t>
      </w:r>
      <w:r w:rsidR="00676086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being the </w:t>
      </w:r>
      <w:r w:rsidR="00293DBA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key </w:t>
      </w:r>
      <w:r w:rsidR="00E6789D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begin"/>
      </w:r>
      <w:r w:rsidR="001D48A2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instrText xml:space="preserve"> ADDIN EN.CITE &lt;EndNote&gt;&lt;Cite&gt;&lt;Author&gt;Zhang&lt;/Author&gt;&lt;Year&gt;2020&lt;/Year&gt;&lt;RecNum&gt;49&lt;/RecNum&gt;&lt;DisplayText&gt;[50]&lt;/DisplayText&gt;&lt;record&gt;&lt;rec-number&gt;49&lt;/rec-number&gt;&lt;foreign-keys&gt;&lt;key app="EN" db-id="0seta0a2vd02x2ev9aqprd5yzt52wzrtspt5" timestamp="1639995503"&gt;49&lt;/key&gt;&lt;/foreign-keys&gt;&lt;ref-type name="Journal Article"&gt;17&lt;/ref-type&gt;&lt;contributors&gt;&lt;authors&gt;&lt;author&gt;Zhang, B.&lt;/author&gt;&lt;author&gt;Song, W.&lt;/author&gt;&lt;author&gt;Brown, J.&lt;/author&gt;&lt;author&gt;Nemanich, R.&lt;/author&gt;&lt;author&gt;Lindsay, S.&lt;/author&gt;&lt;/authors&gt;&lt;/contributors&gt;&lt;auth-address&gt;Biodesign Institute, Arizona State University, Tempe, Arizona 87287, United States.&amp;#xD;Department of Physics, Arizona State University, Tempe, Arizona 87287, United States.&amp;#xD;School of Molecular Sciences, Arizona State University, Tempe, Arizona 87287, United States.&lt;/auth-address&gt;&lt;titles&gt;&lt;title&gt;Electronic Conductance Resonance in Non-Redox-Active Proteins&lt;/title&gt;&lt;secondary-title&gt;J Am Chem Soc&lt;/secondary-title&gt;&lt;/titles&gt;&lt;periodical&gt;&lt;full-title&gt;J Am Chem Soc&lt;/full-title&gt;&lt;/periodical&gt;&lt;pages&gt;6432-6438&lt;/pages&gt;&lt;volume&gt;142&lt;/volume&gt;&lt;number&gt;13&lt;/number&gt;&lt;edition&gt;2020/03/17&lt;/edition&gt;&lt;keywords&gt;&lt;keyword&gt;Biotin/chemistry&lt;/keyword&gt;&lt;keyword&gt;Electric Conductivity&lt;/keyword&gt;&lt;keyword&gt;Electrodes&lt;/keyword&gt;&lt;keyword&gt;Electron Transport&lt;/keyword&gt;&lt;keyword&gt;Electronics&lt;/keyword&gt;&lt;keyword&gt;Electrons&lt;/keyword&gt;&lt;keyword&gt;Models, Molecular&lt;/keyword&gt;&lt;keyword&gt;Oxidation-Reduction&lt;/keyword&gt;&lt;keyword&gt;Proteins/*chemistry&lt;/keyword&gt;&lt;keyword&gt;Streptavidin/chemistry&lt;/keyword&gt;&lt;/keywords&gt;&lt;dates&gt;&lt;year&gt;2020&lt;/year&gt;&lt;pub-dates&gt;&lt;date&gt;Apr 1&lt;/date&gt;&lt;/pub-dates&gt;&lt;/dates&gt;&lt;isbn&gt;1520-5126 (Electronic)&amp;#xD;0002-7863 (Linking)&lt;/isbn&gt;&lt;accession-num&gt;32176496&lt;/accession-num&gt;&lt;urls&gt;&lt;related-urls&gt;&lt;url&gt;https://www.ncbi.nlm.nih.gov/pubmed/32176496&lt;/url&gt;&lt;/related-urls&gt;&lt;/urls&gt;&lt;custom2&gt;PMC7185870&lt;/custom2&gt;&lt;electronic-resource-num&gt;10.1021/jacs.0c01805&lt;/electronic-resource-num&gt;&lt;/record&gt;&lt;/Cite&gt;&lt;/EndNote&gt;</w:instrText>
      </w:r>
      <w:r w:rsidR="00E6789D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separate"/>
      </w:r>
      <w:r w:rsidR="001D48A2">
        <w:rPr>
          <w:rFonts w:ascii="Arial" w:eastAsia="Times New Roman" w:hAnsi="Arial" w:cs="Arial"/>
          <w:noProof/>
          <w:color w:val="000000" w:themeColor="text1"/>
          <w:sz w:val="22"/>
          <w:szCs w:val="22"/>
          <w:lang w:eastAsia="en-GB"/>
        </w:rPr>
        <w:t>[50]</w:t>
      </w:r>
      <w:r w:rsidR="00E6789D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end"/>
      </w:r>
      <w:r w:rsidR="00D2001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;</w:t>
      </w:r>
      <w:r w:rsidR="007A53BE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this </w:t>
      </w:r>
      <w:r w:rsidR="00D2001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observation likely </w:t>
      </w:r>
      <w:r w:rsidR="0021170A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explains the</w:t>
      </w:r>
      <w:r w:rsidR="007A53BE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</w:t>
      </w:r>
      <w:r w:rsidR="0021170A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conductivity</w:t>
      </w:r>
      <w:r w:rsidR="00293DBA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</w:t>
      </w:r>
      <w:r w:rsidR="0021170A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of</w:t>
      </w:r>
      <w:r w:rsidR="00293DBA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amyloid </w:t>
      </w:r>
      <w:r w:rsidR="00E834E6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fibrils </w:t>
      </w:r>
      <w:r w:rsidR="00E834E6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begin">
          <w:fldData xml:space="preserve">PEVuZE5vdGU+PENpdGU+PEF1dGhvcj5TaGlwcHM8L0F1dGhvcj48WWVhcj4yMDIxPC9ZZWFyPjxS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</w:fldData>
        </w:fldChar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instrText xml:space="preserve"> ADDIN EN.CITE </w:instrText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begin">
          <w:fldData xml:space="preserve">PEVuZE5vdGU+PENpdGU+PEF1dGhvcj5TaGlwcHM8L0F1dGhvcj48WWVhcj4yMDIxPC9ZZWFyPjxS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</w:fldData>
        </w:fldChar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instrText xml:space="preserve"> ADDIN EN.CITE.DATA </w:instrText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end"/>
      </w:r>
      <w:r w:rsidR="00E834E6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</w:r>
      <w:r w:rsidR="00E834E6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noProof/>
          <w:color w:val="000000" w:themeColor="text1"/>
          <w:sz w:val="22"/>
          <w:szCs w:val="22"/>
          <w:lang w:eastAsia="en-GB"/>
        </w:rPr>
        <w:t>[</w:t>
      </w:r>
      <w:r w:rsidR="001D48A2">
        <w:rPr>
          <w:rFonts w:ascii="Arial" w:eastAsia="Times New Roman" w:hAnsi="Arial" w:cs="Arial"/>
          <w:noProof/>
          <w:color w:val="000000" w:themeColor="text1"/>
          <w:sz w:val="22"/>
          <w:szCs w:val="22"/>
          <w:lang w:eastAsia="en-GB"/>
        </w:rPr>
        <w:t>51</w:t>
      </w:r>
      <w:r w:rsidR="00DD2199" w:rsidRPr="00FD7EA4">
        <w:rPr>
          <w:rFonts w:ascii="Arial" w:eastAsia="Times New Roman" w:hAnsi="Arial" w:cs="Arial"/>
          <w:noProof/>
          <w:color w:val="000000" w:themeColor="text1"/>
          <w:sz w:val="22"/>
          <w:szCs w:val="22"/>
          <w:lang w:eastAsia="en-GB"/>
        </w:rPr>
        <w:t>]</w:t>
      </w:r>
      <w:r w:rsidR="00E834E6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end"/>
      </w:r>
      <w:r w:rsidR="0036636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</w:t>
      </w:r>
      <w:r w:rsidR="00811807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</w:t>
      </w:r>
    </w:p>
    <w:p w14:paraId="1295C005" w14:textId="23CB0BD8" w:rsidR="00A629B0" w:rsidRPr="00FD7EA4" w:rsidRDefault="00811807" w:rsidP="00A629B0">
      <w:pPr>
        <w:jc w:val="both"/>
        <w:rPr>
          <w:rFonts w:ascii="Arial" w:eastAsia="Times New Roman" w:hAnsi="Arial" w:cs="Arial"/>
          <w:color w:val="000000"/>
          <w:sz w:val="22"/>
          <w:szCs w:val="22"/>
          <w:lang w:eastAsia="en-GB"/>
        </w:rPr>
      </w:pP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If</w:t>
      </w:r>
      <w:r w:rsidR="0021170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proteins are inherently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conductiv</w:t>
      </w:r>
      <w:r w:rsidR="0021170A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e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then why would </w:t>
      </w:r>
      <w:r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G. </w:t>
      </w:r>
      <w:r w:rsidR="007E5C60"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sulferreducens </w:t>
      </w:r>
      <w:r w:rsidR="007E5C60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need to</w:t>
      </w:r>
      <w:r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 xml:space="preserve"> 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synthesise cytochrome polymers? The </w:t>
      </w:r>
      <w:r w:rsidR="004F2F4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intrinsic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conductivities may not represent the conductivity </w:t>
      </w:r>
      <w:proofErr w:type="gramStart"/>
      <w:r w:rsidRPr="00FD7EA4">
        <w:rPr>
          <w:rFonts w:ascii="Arial" w:eastAsia="Times New Roman" w:hAnsi="Arial" w:cs="Arial"/>
          <w:i/>
          <w:iCs/>
          <w:color w:val="000000"/>
          <w:sz w:val="22"/>
          <w:szCs w:val="22"/>
          <w:lang w:eastAsia="en-GB"/>
        </w:rPr>
        <w:t>in vivo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, and</w:t>
      </w:r>
      <w:proofErr w:type="gramEnd"/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cannot explain how electrons would enter and leave these structures. The closely packed OmcS/</w:t>
      </w:r>
      <w:proofErr w:type="spellStart"/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OmcZ</w:t>
      </w:r>
      <w:proofErr w:type="spellEnd"/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heme core may </w:t>
      </w:r>
      <w:r w:rsidR="00916A7F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also</w:t>
      </w: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provide a highly conductive electron channel through the closely packed heme porphyrins within an insulative protein shell, while electron transfer through pili could be more uncontrolled</w:t>
      </w:r>
      <w:r w:rsidR="004F2F42"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. </w:t>
      </w:r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To further complicate matters, the first structure of a </w:t>
      </w:r>
      <w:r w:rsidR="00A629B0" w:rsidRPr="00FD7EA4">
        <w:rPr>
          <w:rFonts w:ascii="Arial" w:eastAsia="Times New Roman" w:hAnsi="Arial" w:cs="Arial"/>
          <w:i/>
          <w:iCs/>
          <w:color w:val="000000" w:themeColor="text1"/>
          <w:sz w:val="22"/>
          <w:szCs w:val="22"/>
          <w:lang w:eastAsia="en-GB"/>
        </w:rPr>
        <w:t xml:space="preserve">G. </w:t>
      </w:r>
      <w:proofErr w:type="spellStart"/>
      <w:r w:rsidR="00A629B0" w:rsidRPr="00FD7EA4">
        <w:rPr>
          <w:rFonts w:ascii="Arial" w:eastAsia="Times New Roman" w:hAnsi="Arial" w:cs="Arial"/>
          <w:i/>
          <w:iCs/>
          <w:color w:val="000000" w:themeColor="text1"/>
          <w:sz w:val="22"/>
          <w:szCs w:val="22"/>
          <w:lang w:eastAsia="en-GB"/>
        </w:rPr>
        <w:t>sulfurreducens</w:t>
      </w:r>
      <w:proofErr w:type="spellEnd"/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</w:t>
      </w:r>
      <w:proofErr w:type="spellStart"/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Pil</w:t>
      </w:r>
      <w:r w:rsidR="00976C8C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A</w:t>
      </w:r>
      <w:proofErr w:type="spellEnd"/>
      <w:r w:rsidR="00976C8C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-N</w:t>
      </w:r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-</w:t>
      </w:r>
      <w:proofErr w:type="spellStart"/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Pil</w:t>
      </w:r>
      <w:r w:rsidR="00CA276C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A</w:t>
      </w:r>
      <w:proofErr w:type="spellEnd"/>
      <w:r w:rsidR="00CA276C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-</w:t>
      </w:r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C </w:t>
      </w:r>
      <w:r w:rsidR="00CA276C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pilin structure</w:t>
      </w:r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was recently published </w:t>
      </w:r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begin">
          <w:fldData xml:space="preserve">PEVuZE5vdGU+PENpdGU+PEF1dGhvcj5HdTwvQXV0aG9yPjxZZWFyPjIwMjE8L1llYXI+PFJlY051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</w:fldData>
        </w:fldChar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instrText xml:space="preserve"> ADDIN EN.CITE </w:instrText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begin">
          <w:fldData xml:space="preserve">PEVuZE5vdGU+PENpdGU+PEF1dGhvcj5HdTwvQXV0aG9yPjxZZWFyPjIwMjE8L1llYXI+PFJlY051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</w:fldData>
        </w:fldChar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instrText xml:space="preserve"> ADDIN EN.CITE.DATA </w:instrText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end"/>
      </w:r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</w:r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noProof/>
          <w:color w:val="000000" w:themeColor="text1"/>
          <w:sz w:val="22"/>
          <w:szCs w:val="22"/>
          <w:lang w:eastAsia="en-GB"/>
        </w:rPr>
        <w:t>[</w:t>
      </w:r>
      <w:r w:rsidR="001D48A2">
        <w:rPr>
          <w:rFonts w:ascii="Arial" w:eastAsia="Times New Roman" w:hAnsi="Arial" w:cs="Arial"/>
          <w:noProof/>
          <w:color w:val="000000" w:themeColor="text1"/>
          <w:sz w:val="22"/>
          <w:szCs w:val="22"/>
          <w:lang w:eastAsia="en-GB"/>
        </w:rPr>
        <w:t>52</w:t>
      </w:r>
      <w:r w:rsidR="00DD2199" w:rsidRPr="00FD7EA4">
        <w:rPr>
          <w:rFonts w:ascii="Arial" w:eastAsia="Times New Roman" w:hAnsi="Arial" w:cs="Arial"/>
          <w:noProof/>
          <w:color w:val="000000" w:themeColor="text1"/>
          <w:sz w:val="22"/>
          <w:szCs w:val="22"/>
          <w:lang w:eastAsia="en-GB"/>
        </w:rPr>
        <w:t>]</w:t>
      </w:r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end"/>
      </w:r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and showed that this conformation of pilin was unlikely to have a role in electron transfer.  Gu and colleagues suggested the previous reports of EET mediated by </w:t>
      </w:r>
      <w:proofErr w:type="spellStart"/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PilA</w:t>
      </w:r>
      <w:proofErr w:type="spellEnd"/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could be explained if </w:t>
      </w:r>
      <w:proofErr w:type="spellStart"/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PilA</w:t>
      </w:r>
      <w:proofErr w:type="spellEnd"/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and </w:t>
      </w:r>
      <w:proofErr w:type="spellStart"/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PilC</w:t>
      </w:r>
      <w:proofErr w:type="spellEnd"/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were involved in the transport of fully assembled OmcS or </w:t>
      </w:r>
      <w:proofErr w:type="spellStart"/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OmcZ</w:t>
      </w:r>
      <w:proofErr w:type="spellEnd"/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</w:t>
      </w:r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begin">
          <w:fldData xml:space="preserve">PEVuZE5vdGU+PENpdGU+PEF1dGhvcj5HdTwvQXV0aG9yPjxZZWFyPjIwMjE8L1llYXI+PFJlY051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</w:fldData>
        </w:fldChar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instrText xml:space="preserve"> ADDIN EN.CITE </w:instrText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begin">
          <w:fldData xml:space="preserve">PEVuZE5vdGU+PENpdGU+PEF1dGhvcj5HdTwvQXV0aG9yPjxZZWFyPjIwMjE8L1llYXI+PFJlY051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</w:fldData>
        </w:fldChar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instrText xml:space="preserve"> ADDIN EN.CITE.DATA </w:instrText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</w:r>
      <w:r w:rsidR="00E31A8F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end"/>
      </w:r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</w:r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separate"/>
      </w:r>
      <w:r w:rsidR="00DD2199" w:rsidRPr="00FD7EA4">
        <w:rPr>
          <w:rFonts w:ascii="Arial" w:eastAsia="Times New Roman" w:hAnsi="Arial" w:cs="Arial"/>
          <w:noProof/>
          <w:color w:val="000000" w:themeColor="text1"/>
          <w:sz w:val="22"/>
          <w:szCs w:val="22"/>
          <w:lang w:eastAsia="en-GB"/>
        </w:rPr>
        <w:t>[</w:t>
      </w:r>
      <w:r w:rsidR="001D48A2">
        <w:rPr>
          <w:rFonts w:ascii="Arial" w:eastAsia="Times New Roman" w:hAnsi="Arial" w:cs="Arial"/>
          <w:noProof/>
          <w:color w:val="000000" w:themeColor="text1"/>
          <w:sz w:val="22"/>
          <w:szCs w:val="22"/>
          <w:lang w:eastAsia="en-GB"/>
        </w:rPr>
        <w:t>52</w:t>
      </w:r>
      <w:r w:rsidR="00DD2199" w:rsidRPr="00FD7EA4">
        <w:rPr>
          <w:rFonts w:ascii="Arial" w:eastAsia="Times New Roman" w:hAnsi="Arial" w:cs="Arial"/>
          <w:noProof/>
          <w:color w:val="000000" w:themeColor="text1"/>
          <w:sz w:val="22"/>
          <w:szCs w:val="22"/>
          <w:lang w:eastAsia="en-GB"/>
        </w:rPr>
        <w:t>]</w:t>
      </w:r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end"/>
      </w:r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.  Alternatively, </w:t>
      </w:r>
      <w:r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the </w:t>
      </w:r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pili</w:t>
      </w:r>
      <w:r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may</w:t>
      </w:r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</w:t>
      </w:r>
      <w:r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facilitate the position</w:t>
      </w:r>
      <w:r w:rsidR="007E6286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ing</w:t>
      </w:r>
      <w:r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of</w:t>
      </w:r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OmcS and </w:t>
      </w:r>
      <w:proofErr w:type="spellStart"/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OmcZ</w:t>
      </w:r>
      <w:proofErr w:type="spellEnd"/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nanowires </w:t>
      </w:r>
      <w:r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away from the cell </w:t>
      </w:r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and prevent</w:t>
      </w:r>
      <w:r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ing</w:t>
      </w:r>
      <w:r w:rsidR="00A629B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them from adhering to the cell surface. </w:t>
      </w:r>
    </w:p>
    <w:p w14:paraId="15E9F451" w14:textId="7E0BD4C9" w:rsidR="00E10C97" w:rsidRPr="00FD7EA4" w:rsidRDefault="00E10C97" w:rsidP="00A629B0">
      <w:pPr>
        <w:jc w:val="both"/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</w:pPr>
    </w:p>
    <w:p w14:paraId="26EF2A58" w14:textId="5666501E" w:rsidR="00673AA8" w:rsidRPr="00FD7EA4" w:rsidRDefault="00673AA8" w:rsidP="00A629B0">
      <w:pPr>
        <w:jc w:val="both"/>
        <w:rPr>
          <w:rFonts w:ascii="Arial" w:eastAsia="Times New Roman" w:hAnsi="Arial" w:cs="Arial"/>
          <w:b/>
          <w:bCs/>
          <w:color w:val="000000" w:themeColor="text1"/>
          <w:sz w:val="22"/>
          <w:szCs w:val="22"/>
          <w:lang w:eastAsia="en-GB"/>
        </w:rPr>
      </w:pPr>
      <w:r w:rsidRPr="00FD7EA4">
        <w:rPr>
          <w:rFonts w:ascii="Arial" w:eastAsia="Times New Roman" w:hAnsi="Arial" w:cs="Arial"/>
          <w:b/>
          <w:bCs/>
          <w:color w:val="000000" w:themeColor="text1"/>
          <w:sz w:val="22"/>
          <w:szCs w:val="22"/>
          <w:lang w:eastAsia="en-GB"/>
        </w:rPr>
        <w:t>Conclusion</w:t>
      </w:r>
    </w:p>
    <w:p w14:paraId="11535746" w14:textId="7D370FCF" w:rsidR="0077682B" w:rsidRDefault="00E10C97" w:rsidP="00243E80">
      <w:pPr>
        <w:jc w:val="both"/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</w:pPr>
      <w:r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It is clear that </w:t>
      </w:r>
      <w:r w:rsidR="00E65C84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EET can be coupled to both </w:t>
      </w:r>
      <w:r w:rsidR="00486B2F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oxidative and </w:t>
      </w:r>
      <w:r w:rsidR="007D7D6C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substrate-level </w:t>
      </w:r>
      <w:r w:rsidR="00486B2F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phosphorylation, with</w:t>
      </w:r>
      <w:r w:rsidR="00580AAB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</w:t>
      </w:r>
      <w:r w:rsidR="00BB5B9A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cellular </w:t>
      </w:r>
      <w:r w:rsidR="004841CC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clearance of reducing </w:t>
      </w:r>
      <w:r w:rsidR="00762522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equivalents</w:t>
      </w:r>
      <w:r w:rsidR="00BB5B9A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</w:t>
      </w:r>
      <w:r w:rsidR="004841CC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being </w:t>
      </w:r>
      <w:r w:rsidR="0011033C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potentially </w:t>
      </w:r>
      <w:r w:rsidR="004841CC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orders of magnitude greater </w:t>
      </w:r>
      <w:r w:rsidR="00762522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than th</w:t>
      </w:r>
      <w:r w:rsidR="00744CCF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eir</w:t>
      </w:r>
      <w:r w:rsidR="00762522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</w:t>
      </w:r>
      <w:r w:rsidR="00744CCF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formation.</w:t>
      </w:r>
      <w:r w:rsidR="00494F21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 The limiting step of </w:t>
      </w:r>
      <w:r w:rsidR="0002011C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EET is therefore likely to be the </w:t>
      </w:r>
      <w:r w:rsidR="00167A83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accessibility</w:t>
      </w:r>
      <w:r w:rsidR="0002011C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 and redox potential of the </w:t>
      </w:r>
      <w:r w:rsidR="00283C04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environmental </w:t>
      </w:r>
      <w:r w:rsidR="00F825D1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>substrates</w:t>
      </w:r>
      <w:r w:rsidR="00795F70" w:rsidRPr="00FD7EA4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t xml:space="preserve">. For </w:t>
      </w:r>
      <w:r w:rsidR="00795F70" w:rsidRPr="00FD7EA4">
        <w:rPr>
          <w:rFonts w:ascii="Arial" w:eastAsia="Times New Roman" w:hAnsi="Arial" w:cs="Arial"/>
          <w:i/>
          <w:color w:val="000000" w:themeColor="text1"/>
          <w:sz w:val="22"/>
          <w:szCs w:val="22"/>
          <w:lang w:eastAsia="en-GB"/>
        </w:rPr>
        <w:t>S. oneidensis</w:t>
      </w:r>
      <w:r w:rsidR="00795F70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 xml:space="preserve"> the</w:t>
      </w:r>
      <w:r w:rsidR="00942B4C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 xml:space="preserve"> properties of</w:t>
      </w:r>
      <w:r w:rsidR="00706ED0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 xml:space="preserve"> </w:t>
      </w:r>
      <w:r w:rsidR="001C43C2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>extr</w:t>
      </w:r>
      <w:r w:rsidR="00E5169D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>a</w:t>
      </w:r>
      <w:r w:rsidR="001C43C2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>cellular cytochromes</w:t>
      </w:r>
      <w:r w:rsidR="00706ED0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 xml:space="preserve"> </w:t>
      </w:r>
      <w:r w:rsidR="00942B4C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>involved are</w:t>
      </w:r>
      <w:r w:rsidR="00706ED0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 xml:space="preserve"> well defined, although the exact </w:t>
      </w:r>
      <w:r w:rsidR="00F72AAD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 xml:space="preserve">mechanisms are still poorly understood. </w:t>
      </w:r>
      <w:r w:rsidR="00942B4C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 xml:space="preserve"> For </w:t>
      </w:r>
      <w:r w:rsidR="00942B4C" w:rsidRPr="00FD7EA4">
        <w:rPr>
          <w:rFonts w:ascii="Arial" w:eastAsia="Times New Roman" w:hAnsi="Arial" w:cs="Arial"/>
          <w:i/>
          <w:color w:val="000000" w:themeColor="text1"/>
          <w:sz w:val="22"/>
          <w:szCs w:val="22"/>
          <w:lang w:eastAsia="en-GB"/>
        </w:rPr>
        <w:t xml:space="preserve">G. </w:t>
      </w:r>
      <w:proofErr w:type="spellStart"/>
      <w:r w:rsidR="00942B4C" w:rsidRPr="00FD7EA4">
        <w:rPr>
          <w:rFonts w:ascii="Arial" w:eastAsia="Times New Roman" w:hAnsi="Arial" w:cs="Arial"/>
          <w:i/>
          <w:color w:val="000000" w:themeColor="text1"/>
          <w:sz w:val="22"/>
          <w:szCs w:val="22"/>
          <w:lang w:eastAsia="en-GB"/>
        </w:rPr>
        <w:t>sulfurreducens</w:t>
      </w:r>
      <w:proofErr w:type="spellEnd"/>
      <w:r w:rsidR="00942B4C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 xml:space="preserve"> the </w:t>
      </w:r>
      <w:r w:rsidR="008C467B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 xml:space="preserve">extracellular mechanisms are </w:t>
      </w:r>
      <w:r w:rsidR="00636A92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 xml:space="preserve">much less understood, </w:t>
      </w:r>
      <w:r w:rsidR="00953309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 xml:space="preserve">mainly </w:t>
      </w:r>
      <w:r w:rsidR="00636A92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 xml:space="preserve">due to the inherent </w:t>
      </w:r>
      <w:r w:rsidR="00636A92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lastRenderedPageBreak/>
        <w:t xml:space="preserve">complexity </w:t>
      </w:r>
      <w:r w:rsidR="00953309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 xml:space="preserve">of the </w:t>
      </w:r>
      <w:r w:rsidR="00953309" w:rsidRPr="00FD7EA4">
        <w:rPr>
          <w:rFonts w:ascii="Arial" w:eastAsia="Times New Roman" w:hAnsi="Arial" w:cs="Arial"/>
          <w:i/>
          <w:color w:val="000000" w:themeColor="text1"/>
          <w:sz w:val="22"/>
          <w:szCs w:val="22"/>
          <w:lang w:eastAsia="en-GB"/>
        </w:rPr>
        <w:t xml:space="preserve">G. </w:t>
      </w:r>
      <w:proofErr w:type="spellStart"/>
      <w:r w:rsidR="00953309" w:rsidRPr="00FD7EA4">
        <w:rPr>
          <w:rFonts w:ascii="Arial" w:eastAsia="Times New Roman" w:hAnsi="Arial" w:cs="Arial"/>
          <w:i/>
          <w:color w:val="000000" w:themeColor="text1"/>
          <w:sz w:val="22"/>
          <w:szCs w:val="22"/>
          <w:lang w:eastAsia="en-GB"/>
        </w:rPr>
        <w:t>sulfurreducens</w:t>
      </w:r>
      <w:proofErr w:type="spellEnd"/>
      <w:r w:rsidR="00953309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 xml:space="preserve"> EET system that </w:t>
      </w:r>
      <w:r w:rsidR="00736BEE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 xml:space="preserve">scientists have had to grapple with over many years. </w:t>
      </w:r>
      <w:r w:rsidR="00BC3803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 xml:space="preserve"> </w:t>
      </w:r>
      <w:r w:rsidR="001B185D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 xml:space="preserve">The elucidation of </w:t>
      </w:r>
      <w:r w:rsidR="00F91C33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 xml:space="preserve">the </w:t>
      </w:r>
      <w:r w:rsidR="00CC50DE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>OmcS/</w:t>
      </w:r>
      <w:proofErr w:type="spellStart"/>
      <w:r w:rsidR="00CC50DE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>OmcZ</w:t>
      </w:r>
      <w:proofErr w:type="spellEnd"/>
      <w:r w:rsidR="00CC50DE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 xml:space="preserve"> </w:t>
      </w:r>
      <w:proofErr w:type="spellStart"/>
      <w:r w:rsidR="007E5B95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>stuctures</w:t>
      </w:r>
      <w:proofErr w:type="spellEnd"/>
      <w:r w:rsidR="007E5B95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 xml:space="preserve">, </w:t>
      </w:r>
      <w:r w:rsidR="00F3340F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 xml:space="preserve">and </w:t>
      </w:r>
      <w:r w:rsidR="007E5B95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>identification of</w:t>
      </w:r>
      <w:r w:rsidR="00A5220A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 xml:space="preserve"> the</w:t>
      </w:r>
      <w:r w:rsidR="007E5B95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 xml:space="preserve"> </w:t>
      </w:r>
      <w:r w:rsidR="00F3340F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 xml:space="preserve">porin-cytochrome nanowires </w:t>
      </w:r>
      <w:r w:rsidR="007E5B95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 xml:space="preserve">provide new </w:t>
      </w:r>
      <w:r w:rsidR="005B3347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>information</w:t>
      </w:r>
      <w:r w:rsidR="007E5B95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 xml:space="preserve"> to further understand how electrons are transferred from the cell surface to different extracellular acceptors</w:t>
      </w:r>
      <w:r w:rsidR="00C46CEA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 xml:space="preserve"> in this intriguing organism</w:t>
      </w:r>
      <w:r w:rsidR="007E5B95" w:rsidRPr="00FD7EA4"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  <w:t>.</w:t>
      </w:r>
    </w:p>
    <w:p w14:paraId="3655255B" w14:textId="77777777" w:rsidR="00542C16" w:rsidRDefault="00542C16" w:rsidP="00243E80">
      <w:pPr>
        <w:jc w:val="both"/>
        <w:rPr>
          <w:rFonts w:ascii="Arial" w:eastAsia="Times New Roman" w:hAnsi="Arial" w:cs="Arial"/>
          <w:iCs/>
          <w:color w:val="000000" w:themeColor="text1"/>
          <w:sz w:val="22"/>
          <w:szCs w:val="22"/>
          <w:lang w:eastAsia="en-GB"/>
        </w:rPr>
      </w:pPr>
    </w:p>
    <w:p w14:paraId="2081F5C0" w14:textId="4F675D55" w:rsidR="00542C16" w:rsidRPr="005B3347" w:rsidRDefault="00542C16" w:rsidP="00542C16">
      <w:pPr>
        <w:jc w:val="both"/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</w:pPr>
      <w:r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>Ack</w:t>
      </w:r>
      <w:r w:rsidR="00845F45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>nowledgements</w:t>
      </w:r>
    </w:p>
    <w:p w14:paraId="4D647E30" w14:textId="129D088F" w:rsidR="00AD0E5E" w:rsidRPr="00AD0E5E" w:rsidRDefault="00F40577" w:rsidP="00AD0E5E">
      <w:pPr>
        <w:jc w:val="both"/>
        <w:rPr>
          <w:rFonts w:ascii="Arial" w:eastAsia="Times New Roman" w:hAnsi="Arial" w:cs="Arial"/>
          <w:bCs/>
          <w:color w:val="000000"/>
          <w:sz w:val="22"/>
          <w:szCs w:val="22"/>
          <w:lang w:val="en-US" w:eastAsia="en-GB"/>
        </w:rPr>
      </w:pPr>
      <w:r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>The author is grat</w:t>
      </w:r>
      <w:r w:rsidR="001E523E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>e</w:t>
      </w:r>
      <w:r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 xml:space="preserve">ful to Marcus Edwards </w:t>
      </w:r>
      <w:r w:rsidR="00A443A2"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>commenting on</w:t>
      </w:r>
      <w:r>
        <w:rPr>
          <w:rFonts w:ascii="Arial" w:eastAsia="Times New Roman" w:hAnsi="Arial" w:cs="Arial"/>
          <w:iCs/>
          <w:color w:val="000000"/>
          <w:sz w:val="22"/>
          <w:szCs w:val="22"/>
          <w:lang w:eastAsia="en-GB"/>
        </w:rPr>
        <w:t xml:space="preserve"> the manuscript. </w:t>
      </w:r>
      <w:r w:rsidR="00AD0E5E" w:rsidRPr="00AD0E5E">
        <w:rPr>
          <w:rFonts w:ascii="Arial" w:eastAsia="Times New Roman" w:hAnsi="Arial" w:cs="Arial"/>
          <w:bCs/>
          <w:color w:val="000000"/>
          <w:sz w:val="22"/>
          <w:szCs w:val="22"/>
          <w:lang w:val="en-US" w:eastAsia="en-GB"/>
        </w:rPr>
        <w:t xml:space="preserve">This research was supported by the Biotechnology and Biological Sciences Research Council grants </w:t>
      </w:r>
      <w:r w:rsidR="00717308" w:rsidRPr="00717308">
        <w:rPr>
          <w:rFonts w:ascii="Arial" w:eastAsia="Times New Roman" w:hAnsi="Arial" w:cs="Arial"/>
          <w:bCs/>
          <w:color w:val="000000"/>
          <w:sz w:val="22"/>
          <w:szCs w:val="22"/>
          <w:lang w:val="en-US" w:eastAsia="en-GB"/>
        </w:rPr>
        <w:t>BB/P01819X/1</w:t>
      </w:r>
      <w:r w:rsidR="00510776">
        <w:rPr>
          <w:rFonts w:ascii="Arial" w:eastAsia="Times New Roman" w:hAnsi="Arial" w:cs="Arial"/>
          <w:bCs/>
          <w:color w:val="000000"/>
          <w:sz w:val="22"/>
          <w:szCs w:val="22"/>
          <w:lang w:val="en-US" w:eastAsia="en-GB"/>
        </w:rPr>
        <w:t xml:space="preserve"> and </w:t>
      </w:r>
      <w:r w:rsidR="00AD0E5E" w:rsidRPr="00AD0E5E">
        <w:rPr>
          <w:rFonts w:ascii="Arial" w:eastAsia="Times New Roman" w:hAnsi="Arial" w:cs="Arial"/>
          <w:bCs/>
          <w:color w:val="000000"/>
          <w:sz w:val="22"/>
          <w:szCs w:val="22"/>
          <w:lang w:val="en-US" w:eastAsia="en-GB"/>
        </w:rPr>
        <w:t>BB/L023733/</w:t>
      </w:r>
      <w:r w:rsidR="00510776">
        <w:rPr>
          <w:rFonts w:ascii="Arial" w:eastAsia="Times New Roman" w:hAnsi="Arial" w:cs="Arial"/>
          <w:bCs/>
          <w:color w:val="000000"/>
          <w:sz w:val="22"/>
          <w:szCs w:val="22"/>
          <w:lang w:val="en-US" w:eastAsia="en-GB"/>
        </w:rPr>
        <w:t>1</w:t>
      </w:r>
      <w:r w:rsidR="00AD0E5E" w:rsidRPr="00AD0E5E">
        <w:rPr>
          <w:rFonts w:ascii="Arial" w:eastAsia="Times New Roman" w:hAnsi="Arial" w:cs="Arial"/>
          <w:bCs/>
          <w:color w:val="000000"/>
          <w:sz w:val="22"/>
          <w:szCs w:val="22"/>
          <w:lang w:val="en-US" w:eastAsia="en-GB"/>
        </w:rPr>
        <w:t xml:space="preserve"> </w:t>
      </w:r>
    </w:p>
    <w:p w14:paraId="05B948F4" w14:textId="2349DDF1" w:rsidR="00523B41" w:rsidRDefault="00523B41" w:rsidP="00673AA8">
      <w:pPr>
        <w:jc w:val="both"/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</w:pPr>
    </w:p>
    <w:p w14:paraId="6648E68F" w14:textId="1115A074" w:rsidR="00673AA8" w:rsidRPr="00FD7EA4" w:rsidRDefault="00673AA8" w:rsidP="00673AA8">
      <w:pPr>
        <w:jc w:val="both"/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</w:pPr>
      <w:r w:rsidRPr="00FD7EA4">
        <w:rPr>
          <w:rFonts w:ascii="Arial" w:eastAsia="Times New Roman" w:hAnsi="Arial" w:cs="Arial"/>
          <w:b/>
          <w:bCs/>
          <w:color w:val="000000"/>
          <w:sz w:val="22"/>
          <w:szCs w:val="22"/>
          <w:lang w:eastAsia="en-GB"/>
        </w:rPr>
        <w:t>References and recommended reading</w:t>
      </w:r>
    </w:p>
    <w:p w14:paraId="490DEE3A" w14:textId="630090F9" w:rsidR="00673AA8" w:rsidRPr="00FD7EA4" w:rsidRDefault="00673AA8" w:rsidP="00673AA8">
      <w:pPr>
        <w:jc w:val="both"/>
        <w:rPr>
          <w:rFonts w:ascii="Arial" w:eastAsia="Times New Roman" w:hAnsi="Arial" w:cs="Arial"/>
          <w:color w:val="000000"/>
          <w:sz w:val="22"/>
          <w:szCs w:val="22"/>
          <w:lang w:eastAsia="en-GB"/>
        </w:rPr>
      </w:pP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>Papers of particular interest, published within the period of review, have been highlighted as:</w:t>
      </w:r>
    </w:p>
    <w:p w14:paraId="5A2207F4" w14:textId="5AC7CA5F" w:rsidR="00673AA8" w:rsidRPr="00FD7EA4" w:rsidRDefault="00673AA8" w:rsidP="00673AA8">
      <w:pPr>
        <w:jc w:val="both"/>
        <w:rPr>
          <w:rFonts w:ascii="Arial" w:eastAsia="Times New Roman" w:hAnsi="Arial" w:cs="Arial"/>
          <w:color w:val="000000"/>
          <w:sz w:val="22"/>
          <w:szCs w:val="22"/>
          <w:lang w:eastAsia="en-GB"/>
        </w:rPr>
      </w:pP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   • of special interest</w:t>
      </w:r>
    </w:p>
    <w:p w14:paraId="5DFEBE3D" w14:textId="727715E6" w:rsidR="002B2F0B" w:rsidRPr="00FD7EA4" w:rsidRDefault="00673AA8" w:rsidP="00673AA8">
      <w:pPr>
        <w:jc w:val="both"/>
        <w:rPr>
          <w:rFonts w:ascii="Arial" w:eastAsia="Times New Roman" w:hAnsi="Arial" w:cs="Arial"/>
          <w:color w:val="000000"/>
          <w:sz w:val="22"/>
          <w:szCs w:val="22"/>
          <w:lang w:eastAsia="en-GB"/>
        </w:rPr>
      </w:pPr>
      <w:r w:rsidRPr="00FD7EA4">
        <w:rPr>
          <w:rFonts w:ascii="Arial" w:eastAsia="Times New Roman" w:hAnsi="Arial" w:cs="Arial"/>
          <w:color w:val="000000"/>
          <w:sz w:val="22"/>
          <w:szCs w:val="22"/>
          <w:lang w:eastAsia="en-GB"/>
        </w:rPr>
        <w:t xml:space="preserve">    •• of outstanding interest</w:t>
      </w:r>
    </w:p>
    <w:p w14:paraId="5D9014B6" w14:textId="7968C654" w:rsidR="00673AA8" w:rsidRPr="00FD7EA4" w:rsidRDefault="00673AA8" w:rsidP="00673AA8">
      <w:pPr>
        <w:jc w:val="both"/>
        <w:rPr>
          <w:rFonts w:ascii="Arial" w:eastAsia="Times New Roman" w:hAnsi="Arial" w:cs="Arial"/>
          <w:color w:val="000000"/>
          <w:sz w:val="22"/>
          <w:szCs w:val="22"/>
          <w:lang w:eastAsia="en-GB"/>
        </w:rPr>
      </w:pPr>
    </w:p>
    <w:p w14:paraId="438D755C" w14:textId="77777777" w:rsidR="00673AA8" w:rsidRPr="00FD7EA4" w:rsidRDefault="00673AA8" w:rsidP="00673AA8">
      <w:pPr>
        <w:jc w:val="both"/>
        <w:rPr>
          <w:rFonts w:ascii="Arial" w:eastAsia="Times New Roman" w:hAnsi="Arial" w:cs="Arial"/>
          <w:color w:val="000000"/>
          <w:sz w:val="22"/>
          <w:szCs w:val="22"/>
          <w:lang w:eastAsia="en-GB"/>
        </w:rPr>
      </w:pPr>
    </w:p>
    <w:p w14:paraId="7FCCF6A7" w14:textId="77777777" w:rsidR="00DD2199" w:rsidRPr="001D48A2" w:rsidRDefault="002B2F0B" w:rsidP="00DD2199">
      <w:pPr>
        <w:pStyle w:val="EndNoteBibliography"/>
        <w:ind w:left="720" w:hanging="720"/>
      </w:pPr>
      <w:r w:rsidRPr="00FD7EA4">
        <w:rPr>
          <w:rFonts w:ascii="Arial" w:hAnsi="Arial" w:cs="Arial"/>
        </w:rPr>
        <w:fldChar w:fldCharType="begin"/>
      </w:r>
      <w:r w:rsidRPr="00FD7EA4">
        <w:rPr>
          <w:rFonts w:ascii="Arial" w:hAnsi="Arial" w:cs="Arial"/>
        </w:rPr>
        <w:instrText xml:space="preserve"> ADDIN EN.REFLIST </w:instrText>
      </w:r>
      <w:r w:rsidRPr="00FD7EA4">
        <w:rPr>
          <w:rFonts w:ascii="Arial" w:hAnsi="Arial" w:cs="Arial"/>
        </w:rPr>
        <w:fldChar w:fldCharType="separate"/>
      </w:r>
      <w:r w:rsidR="00DD2199" w:rsidRPr="001D48A2">
        <w:t xml:space="preserve">1. White GF, Edwards MJ, Gomez-Perez L, Richardson DJ, Butt JN, Clarke TA: </w:t>
      </w:r>
      <w:r w:rsidR="00DD2199" w:rsidRPr="001D48A2">
        <w:rPr>
          <w:b/>
        </w:rPr>
        <w:t>Mechanisms of Bacterial Extracellular Electron Exchange</w:t>
      </w:r>
      <w:r w:rsidR="00DD2199" w:rsidRPr="001D48A2">
        <w:t xml:space="preserve">. </w:t>
      </w:r>
      <w:r w:rsidR="00DD2199" w:rsidRPr="001D48A2">
        <w:rPr>
          <w:i/>
        </w:rPr>
        <w:t xml:space="preserve">Adv Microb Physiol </w:t>
      </w:r>
      <w:r w:rsidR="00DD2199" w:rsidRPr="001D48A2">
        <w:t xml:space="preserve">2016, </w:t>
      </w:r>
      <w:r w:rsidR="00DD2199" w:rsidRPr="001D48A2">
        <w:rPr>
          <w:b/>
        </w:rPr>
        <w:t>68</w:t>
      </w:r>
      <w:r w:rsidR="00DD2199" w:rsidRPr="001D48A2">
        <w:t>:87-138.</w:t>
      </w:r>
    </w:p>
    <w:p w14:paraId="0CB2D19E" w14:textId="77777777" w:rsidR="00177D62" w:rsidRPr="001D48A2" w:rsidRDefault="00DD2199" w:rsidP="00F12584">
      <w:pPr>
        <w:pStyle w:val="EndNoteBibliography"/>
        <w:ind w:left="720" w:hanging="720"/>
      </w:pPr>
      <w:r w:rsidRPr="001D48A2">
        <w:t xml:space="preserve">2. Lovley DR, Holmes DE: </w:t>
      </w:r>
      <w:r w:rsidRPr="001D48A2">
        <w:rPr>
          <w:b/>
        </w:rPr>
        <w:t>Electromicrobiology: the ecophysiology of phylogenetically diverse electroactive microorganisms</w:t>
      </w:r>
      <w:r w:rsidRPr="001D48A2">
        <w:t xml:space="preserve">. </w:t>
      </w:r>
      <w:r w:rsidRPr="001D48A2">
        <w:rPr>
          <w:i/>
        </w:rPr>
        <w:t xml:space="preserve">Nat Rev Microbiol </w:t>
      </w:r>
      <w:r w:rsidRPr="001D48A2">
        <w:t>2021.</w:t>
      </w:r>
    </w:p>
    <w:p w14:paraId="47F10C36" w14:textId="77777777" w:rsidR="00DD2199" w:rsidRPr="001D48A2" w:rsidRDefault="00DD2199" w:rsidP="00DD2199">
      <w:pPr>
        <w:pStyle w:val="EndNoteBibliography"/>
        <w:ind w:left="720" w:hanging="720"/>
      </w:pPr>
      <w:r w:rsidRPr="001D48A2">
        <w:t xml:space="preserve">3. Zhao J, Li F, Cao Y, Zhang X, Chen T, Song H, Wang Z: </w:t>
      </w:r>
      <w:r w:rsidRPr="001D48A2">
        <w:rPr>
          <w:b/>
        </w:rPr>
        <w:t>Microbial extracellular electron transfer and strategies for engineering electroactive microorganisms</w:t>
      </w:r>
      <w:r w:rsidRPr="001D48A2">
        <w:t xml:space="preserve">. </w:t>
      </w:r>
      <w:r w:rsidRPr="001D48A2">
        <w:rPr>
          <w:i/>
        </w:rPr>
        <w:t xml:space="preserve">Biotechnol Adv </w:t>
      </w:r>
      <w:r w:rsidRPr="001D48A2">
        <w:t xml:space="preserve">2021, </w:t>
      </w:r>
      <w:r w:rsidRPr="001D48A2">
        <w:rPr>
          <w:b/>
        </w:rPr>
        <w:t>53</w:t>
      </w:r>
      <w:r w:rsidRPr="001D48A2">
        <w:t>:107682.</w:t>
      </w:r>
    </w:p>
    <w:p w14:paraId="5C7FD972" w14:textId="77777777" w:rsidR="00DD2199" w:rsidRPr="001D48A2" w:rsidRDefault="00DD2199" w:rsidP="00DD2199">
      <w:pPr>
        <w:pStyle w:val="EndNoteBibliography"/>
        <w:ind w:left="720" w:hanging="720"/>
      </w:pPr>
      <w:r w:rsidRPr="001D48A2">
        <w:t xml:space="preserve">4. Shi MM, Jiang YG, Shi L: </w:t>
      </w:r>
      <w:r w:rsidRPr="001D48A2">
        <w:rPr>
          <w:b/>
        </w:rPr>
        <w:t>Electromicrobiology and biotechnological applications of the exoelectrogens Geobacter and Shewanella spp.</w:t>
      </w:r>
      <w:r w:rsidRPr="001D48A2">
        <w:t xml:space="preserve"> </w:t>
      </w:r>
      <w:r w:rsidRPr="001D48A2">
        <w:rPr>
          <w:i/>
        </w:rPr>
        <w:t xml:space="preserve">Science China-Technological Sciences </w:t>
      </w:r>
      <w:r w:rsidRPr="001D48A2">
        <w:t xml:space="preserve">2019, </w:t>
      </w:r>
      <w:r w:rsidRPr="001D48A2">
        <w:rPr>
          <w:b/>
        </w:rPr>
        <w:t>62</w:t>
      </w:r>
      <w:r w:rsidRPr="001D48A2">
        <w:t>:1670-1678.</w:t>
      </w:r>
    </w:p>
    <w:p w14:paraId="5984152C" w14:textId="77777777" w:rsidR="00DD2199" w:rsidRPr="001D48A2" w:rsidRDefault="00DD2199" w:rsidP="00DD2199">
      <w:pPr>
        <w:pStyle w:val="EndNoteBibliography"/>
        <w:ind w:left="720" w:hanging="720"/>
      </w:pPr>
      <w:r w:rsidRPr="001D48A2">
        <w:t xml:space="preserve">5. Liu DF, Li WW: </w:t>
      </w:r>
      <w:r w:rsidRPr="001D48A2">
        <w:rPr>
          <w:b/>
        </w:rPr>
        <w:t>Potential-dependent extracellular electron transfer pathways of exoelectrogens</w:t>
      </w:r>
      <w:r w:rsidRPr="001D48A2">
        <w:t xml:space="preserve">. </w:t>
      </w:r>
      <w:r w:rsidRPr="001D48A2">
        <w:rPr>
          <w:i/>
        </w:rPr>
        <w:t xml:space="preserve">Curr Opin Chem Biol </w:t>
      </w:r>
      <w:r w:rsidRPr="001D48A2">
        <w:t xml:space="preserve">2020, </w:t>
      </w:r>
      <w:r w:rsidRPr="001D48A2">
        <w:rPr>
          <w:b/>
        </w:rPr>
        <w:t>59</w:t>
      </w:r>
      <w:r w:rsidRPr="001D48A2">
        <w:t>:140-146.</w:t>
      </w:r>
    </w:p>
    <w:p w14:paraId="5888EBC1" w14:textId="77777777" w:rsidR="00DD2199" w:rsidRPr="001D48A2" w:rsidRDefault="00DD2199" w:rsidP="00DD2199">
      <w:pPr>
        <w:pStyle w:val="EndNoteBibliography"/>
        <w:ind w:left="720" w:hanging="720"/>
      </w:pPr>
      <w:r w:rsidRPr="001D48A2">
        <w:t xml:space="preserve">6. Hunt KA, Flynn JM, Naranjo B, Shikhare ID, Gralnick JA: </w:t>
      </w:r>
      <w:r w:rsidRPr="001D48A2">
        <w:rPr>
          <w:b/>
        </w:rPr>
        <w:t>Substrate-Level Phosphorylation Is the Primary Source of Energy Conservation during Anaerobic Respiration of Shewanella oneidensis Strain MR-1</w:t>
      </w:r>
      <w:r w:rsidRPr="001D48A2">
        <w:t xml:space="preserve">. </w:t>
      </w:r>
      <w:r w:rsidRPr="001D48A2">
        <w:rPr>
          <w:i/>
        </w:rPr>
        <w:t xml:space="preserve">Journal of Bacteriology </w:t>
      </w:r>
      <w:r w:rsidRPr="001D48A2">
        <w:t xml:space="preserve">2010, </w:t>
      </w:r>
      <w:r w:rsidRPr="001D48A2">
        <w:rPr>
          <w:b/>
        </w:rPr>
        <w:t>192</w:t>
      </w:r>
      <w:r w:rsidRPr="001D48A2">
        <w:t>:3345-3351.</w:t>
      </w:r>
    </w:p>
    <w:p w14:paraId="01C21870" w14:textId="77777777" w:rsidR="00DD2199" w:rsidRPr="001D48A2" w:rsidRDefault="00DD2199" w:rsidP="00DD2199">
      <w:pPr>
        <w:pStyle w:val="EndNoteBibliography"/>
        <w:ind w:left="720" w:hanging="720"/>
      </w:pPr>
      <w:r w:rsidRPr="001D48A2">
        <w:t xml:space="preserve">7. Marritt SJ, Lowe TG, Bye J, McMillan DGG, Shi L, Fredrickson J, Zachara J, Richardson DJ, Cheesman MR, Jeuken LJC, et al.: </w:t>
      </w:r>
      <w:r w:rsidRPr="001D48A2">
        <w:rPr>
          <w:b/>
        </w:rPr>
        <w:t>A functional description of CymA, an electron-transfer hub supporting anaerobic respiratory flexibility in Shewanella</w:t>
      </w:r>
      <w:r w:rsidRPr="001D48A2">
        <w:t xml:space="preserve">. </w:t>
      </w:r>
      <w:r w:rsidRPr="001D48A2">
        <w:rPr>
          <w:i/>
        </w:rPr>
        <w:t xml:space="preserve">Biochemical Journal </w:t>
      </w:r>
      <w:r w:rsidRPr="001D48A2">
        <w:t xml:space="preserve">2012, </w:t>
      </w:r>
      <w:r w:rsidRPr="001D48A2">
        <w:rPr>
          <w:b/>
        </w:rPr>
        <w:t>444</w:t>
      </w:r>
      <w:r w:rsidRPr="001D48A2">
        <w:t>:465-474.</w:t>
      </w:r>
    </w:p>
    <w:p w14:paraId="2DC219A8" w14:textId="77777777" w:rsidR="00DD2199" w:rsidRPr="001D48A2" w:rsidRDefault="00DD2199" w:rsidP="00DD2199">
      <w:pPr>
        <w:pStyle w:val="EndNoteBibliography"/>
        <w:ind w:left="720" w:hanging="720"/>
      </w:pPr>
      <w:r w:rsidRPr="001D48A2">
        <w:t xml:space="preserve">8. Zhong Y, Shi L: </w:t>
      </w:r>
      <w:r w:rsidRPr="001D48A2">
        <w:rPr>
          <w:b/>
        </w:rPr>
        <w:t>Genomic Analyses of the Quinol Oxidases and/or Quinone Reductases Involved in Bacterial Extracellular Electron Transfer</w:t>
      </w:r>
      <w:r w:rsidRPr="001D48A2">
        <w:t xml:space="preserve">. </w:t>
      </w:r>
      <w:r w:rsidRPr="001D48A2">
        <w:rPr>
          <w:i/>
        </w:rPr>
        <w:t xml:space="preserve">Front Microbiol </w:t>
      </w:r>
      <w:r w:rsidRPr="001D48A2">
        <w:t xml:space="preserve">2018, </w:t>
      </w:r>
      <w:r w:rsidRPr="001D48A2">
        <w:rPr>
          <w:b/>
        </w:rPr>
        <w:t>9</w:t>
      </w:r>
      <w:r w:rsidRPr="001D48A2">
        <w:t>:3029.</w:t>
      </w:r>
    </w:p>
    <w:p w14:paraId="7CB49794" w14:textId="77777777" w:rsidR="00DD2199" w:rsidRPr="001D48A2" w:rsidRDefault="00DD2199" w:rsidP="00DD2199">
      <w:pPr>
        <w:pStyle w:val="EndNoteBibliography"/>
        <w:ind w:left="720" w:hanging="720"/>
      </w:pPr>
      <w:r w:rsidRPr="001D48A2">
        <w:t xml:space="preserve">9. Fonseca BM, Paquete CM, Neto SE, Pacheco I, Soares CM, Louro RO: </w:t>
      </w:r>
      <w:r w:rsidRPr="001D48A2">
        <w:rPr>
          <w:b/>
        </w:rPr>
        <w:t>Mind the gap: cytochrome interactions reveal electron pathways across the periplasm of Shewanella oneidensis MR-1</w:t>
      </w:r>
      <w:r w:rsidRPr="001D48A2">
        <w:t xml:space="preserve">. </w:t>
      </w:r>
      <w:r w:rsidRPr="001D48A2">
        <w:rPr>
          <w:i/>
        </w:rPr>
        <w:t xml:space="preserve">Biochem J </w:t>
      </w:r>
      <w:r w:rsidRPr="001D48A2">
        <w:t xml:space="preserve">2013, </w:t>
      </w:r>
      <w:r w:rsidRPr="001D48A2">
        <w:rPr>
          <w:b/>
        </w:rPr>
        <w:t>449</w:t>
      </w:r>
      <w:r w:rsidRPr="001D48A2">
        <w:t>:101-108.</w:t>
      </w:r>
    </w:p>
    <w:p w14:paraId="49F8E4F4" w14:textId="77777777" w:rsidR="00DD2199" w:rsidRPr="001D48A2" w:rsidRDefault="00DD2199" w:rsidP="00DD2199">
      <w:pPr>
        <w:pStyle w:val="EndNoteBibliography"/>
        <w:ind w:left="720" w:hanging="720"/>
      </w:pPr>
      <w:r w:rsidRPr="001D48A2">
        <w:t xml:space="preserve">10. Edwards MJ, White GF, Lockwood CW, Lawes MC, Martel A, Harris G, Scott DJ, Richardson DJ, Butt JN, Clarke TA: </w:t>
      </w:r>
      <w:r w:rsidRPr="001D48A2">
        <w:rPr>
          <w:b/>
        </w:rPr>
        <w:t xml:space="preserve">Structural modeling of an outer membrane electron conduit from a metal-reducing bacterium suggests </w:t>
      </w:r>
      <w:r w:rsidRPr="001D48A2">
        <w:rPr>
          <w:b/>
        </w:rPr>
        <w:lastRenderedPageBreak/>
        <w:t>electron transfer via periplasmic redox partners</w:t>
      </w:r>
      <w:r w:rsidRPr="001D48A2">
        <w:t xml:space="preserve">. </w:t>
      </w:r>
      <w:r w:rsidRPr="001D48A2">
        <w:rPr>
          <w:i/>
        </w:rPr>
        <w:t xml:space="preserve">J Biol Chem </w:t>
      </w:r>
      <w:r w:rsidRPr="001D48A2">
        <w:t xml:space="preserve">2018, </w:t>
      </w:r>
      <w:r w:rsidRPr="001D48A2">
        <w:rPr>
          <w:b/>
        </w:rPr>
        <w:t>293</w:t>
      </w:r>
      <w:r w:rsidRPr="001D48A2">
        <w:t>:8103-8112.</w:t>
      </w:r>
    </w:p>
    <w:p w14:paraId="40D5FA24" w14:textId="77777777" w:rsidR="00DD2199" w:rsidRPr="001D48A2" w:rsidRDefault="00DD2199" w:rsidP="00DD2199">
      <w:pPr>
        <w:pStyle w:val="EndNoteBibliography"/>
        <w:ind w:left="720" w:hanging="720"/>
      </w:pPr>
      <w:r w:rsidRPr="001D48A2">
        <w:t xml:space="preserve">11. Sturm G, Richter K, Doetsch A, Heide H, Louro RO, Gescher J: </w:t>
      </w:r>
      <w:r w:rsidRPr="001D48A2">
        <w:rPr>
          <w:b/>
        </w:rPr>
        <w:t>A dynamic periplasmic electron transfer network enables respiratory flexibility beyond a thermodynamic regulatory regime</w:t>
      </w:r>
      <w:r w:rsidRPr="001D48A2">
        <w:t xml:space="preserve">. </w:t>
      </w:r>
      <w:r w:rsidRPr="001D48A2">
        <w:rPr>
          <w:i/>
        </w:rPr>
        <w:t xml:space="preserve">ISME J </w:t>
      </w:r>
      <w:r w:rsidRPr="001D48A2">
        <w:t xml:space="preserve">2015, </w:t>
      </w:r>
      <w:r w:rsidRPr="001D48A2">
        <w:rPr>
          <w:b/>
        </w:rPr>
        <w:t>9</w:t>
      </w:r>
      <w:r w:rsidRPr="001D48A2">
        <w:t>:1802-1811.</w:t>
      </w:r>
    </w:p>
    <w:p w14:paraId="7D64808C" w14:textId="77777777" w:rsidR="00DD2199" w:rsidRPr="001D48A2" w:rsidRDefault="00DD2199" w:rsidP="00DD2199">
      <w:pPr>
        <w:pStyle w:val="EndNoteBibliography"/>
        <w:ind w:left="720" w:hanging="720"/>
      </w:pPr>
      <w:r w:rsidRPr="001D48A2">
        <w:t xml:space="preserve">12. Hartshorne RS, Reardon CL, Ross D, Nuester J, Clarke TA, Gates AJ, Mills PC, Fredrickson JK, Zachara JM, Shi L, et al.: </w:t>
      </w:r>
      <w:r w:rsidRPr="001D48A2">
        <w:rPr>
          <w:b/>
        </w:rPr>
        <w:t>Characterization of an electron conduit between bacteria and the extracellular environment</w:t>
      </w:r>
      <w:r w:rsidRPr="001D48A2">
        <w:t xml:space="preserve">. </w:t>
      </w:r>
      <w:r w:rsidRPr="001D48A2">
        <w:rPr>
          <w:i/>
        </w:rPr>
        <w:t xml:space="preserve">Proc Natl Acad Sci U S A </w:t>
      </w:r>
      <w:r w:rsidRPr="001D48A2">
        <w:t xml:space="preserve">2009, </w:t>
      </w:r>
      <w:r w:rsidRPr="001D48A2">
        <w:rPr>
          <w:b/>
        </w:rPr>
        <w:t>106</w:t>
      </w:r>
      <w:r w:rsidRPr="001D48A2">
        <w:t>:22169-22174.</w:t>
      </w:r>
    </w:p>
    <w:p w14:paraId="7B4EEBE8" w14:textId="77777777" w:rsidR="00DD2199" w:rsidRPr="001D48A2" w:rsidRDefault="00DD2199" w:rsidP="00DD2199">
      <w:pPr>
        <w:pStyle w:val="EndNoteBibliography"/>
        <w:ind w:left="720" w:hanging="720"/>
      </w:pPr>
      <w:r w:rsidRPr="001D48A2">
        <w:t xml:space="preserve">13. Edwards MJ, White GF, Butt JN, Richardson DJ, Clarke TA: </w:t>
      </w:r>
      <w:r w:rsidRPr="001D48A2">
        <w:rPr>
          <w:b/>
        </w:rPr>
        <w:t>The Crystal Structure of a Biological Insulated Transmembrane Molecular Wire</w:t>
      </w:r>
      <w:r w:rsidRPr="001D48A2">
        <w:t xml:space="preserve">. </w:t>
      </w:r>
      <w:r w:rsidRPr="001D48A2">
        <w:rPr>
          <w:i/>
        </w:rPr>
        <w:t xml:space="preserve">Cell </w:t>
      </w:r>
      <w:r w:rsidRPr="001D48A2">
        <w:t xml:space="preserve">2020, </w:t>
      </w:r>
      <w:r w:rsidRPr="001D48A2">
        <w:rPr>
          <w:b/>
        </w:rPr>
        <w:t>181</w:t>
      </w:r>
      <w:r w:rsidRPr="001D48A2">
        <w:t>:665-673 e610</w:t>
      </w:r>
      <w:r w:rsidR="001D48A2" w:rsidRPr="001D48A2">
        <w:rPr>
          <w:noProof/>
        </w:rPr>
        <w:t>.</w:t>
      </w:r>
    </w:p>
    <w:p w14:paraId="6D98EEC0" w14:textId="77777777" w:rsidR="00DD2199" w:rsidRPr="001D48A2" w:rsidRDefault="00DD2199" w:rsidP="00DD2199">
      <w:pPr>
        <w:pStyle w:val="EndNoteBibliography"/>
        <w:ind w:left="720" w:hanging="720"/>
      </w:pPr>
      <w:r w:rsidRPr="001D48A2">
        <w:t xml:space="preserve">14. Richardson DJ, Butt JN, Fredrickson JK, Zachara JM, Shi L, Edwards MJ, White G, Baiden N, Gates AJ, Marritt SJ, et al.: </w:t>
      </w:r>
      <w:r w:rsidRPr="001D48A2">
        <w:rPr>
          <w:b/>
        </w:rPr>
        <w:t>The 'porin-cytochrome' model for microbe-to-mineral electron transfer</w:t>
      </w:r>
      <w:r w:rsidRPr="001D48A2">
        <w:t xml:space="preserve">. </w:t>
      </w:r>
      <w:r w:rsidRPr="001D48A2">
        <w:rPr>
          <w:i/>
        </w:rPr>
        <w:t xml:space="preserve">Mol Microbiol </w:t>
      </w:r>
      <w:r w:rsidRPr="001D48A2">
        <w:t xml:space="preserve">2012, </w:t>
      </w:r>
      <w:r w:rsidRPr="001D48A2">
        <w:rPr>
          <w:b/>
        </w:rPr>
        <w:t>85</w:t>
      </w:r>
      <w:r w:rsidRPr="001D48A2">
        <w:t>:201-212.</w:t>
      </w:r>
    </w:p>
    <w:p w14:paraId="6D58D690" w14:textId="77777777" w:rsidR="00DD2199" w:rsidRPr="001D48A2" w:rsidRDefault="00DD2199" w:rsidP="00DD2199">
      <w:pPr>
        <w:pStyle w:val="EndNoteBibliography"/>
        <w:ind w:left="720" w:hanging="720"/>
      </w:pPr>
      <w:r w:rsidRPr="001D48A2">
        <w:t xml:space="preserve">15. Deng Y, Beahm DR, Ionov S, Sarpeshkar R: </w:t>
      </w:r>
      <w:r w:rsidRPr="001D48A2">
        <w:rPr>
          <w:b/>
        </w:rPr>
        <w:t>Measuring and modeling energy and power consumption in living microbial cells with a synthetic ATP reporter</w:t>
      </w:r>
      <w:r w:rsidRPr="001D48A2">
        <w:t xml:space="preserve">. </w:t>
      </w:r>
      <w:r w:rsidRPr="001D48A2">
        <w:rPr>
          <w:i/>
        </w:rPr>
        <w:t xml:space="preserve">BMC Biol </w:t>
      </w:r>
      <w:r w:rsidRPr="001D48A2">
        <w:t xml:space="preserve">2021, </w:t>
      </w:r>
      <w:r w:rsidRPr="001D48A2">
        <w:rPr>
          <w:b/>
        </w:rPr>
        <w:t>19</w:t>
      </w:r>
      <w:r w:rsidRPr="001D48A2">
        <w:t>:101.</w:t>
      </w:r>
    </w:p>
    <w:p w14:paraId="0BE45D9B" w14:textId="77777777" w:rsidR="00DD2199" w:rsidRPr="001D48A2" w:rsidRDefault="00DD2199" w:rsidP="00DD2199">
      <w:pPr>
        <w:pStyle w:val="EndNoteBibliography"/>
        <w:ind w:left="720" w:hanging="720"/>
      </w:pPr>
      <w:r w:rsidRPr="001D48A2">
        <w:t xml:space="preserve">16. Jiang X, van Wonderen JH, Butt JN, Edwards MJ, Clarke TA, Blumberger J: </w:t>
      </w:r>
      <w:r w:rsidRPr="001D48A2">
        <w:rPr>
          <w:b/>
        </w:rPr>
        <w:t>Which Multi-Heme Protein Complex Transfers Electrons More Efficiently? Comparing MtrCAB from Shewanella with OmcS from Geobacter</w:t>
      </w:r>
      <w:r w:rsidRPr="001D48A2">
        <w:t xml:space="preserve">. </w:t>
      </w:r>
      <w:r w:rsidRPr="001D48A2">
        <w:rPr>
          <w:i/>
        </w:rPr>
        <w:t xml:space="preserve">J Phys Chem Lett </w:t>
      </w:r>
      <w:r w:rsidRPr="001D48A2">
        <w:t xml:space="preserve">2020, </w:t>
      </w:r>
      <w:r w:rsidRPr="001D48A2">
        <w:rPr>
          <w:b/>
        </w:rPr>
        <w:t>11</w:t>
      </w:r>
      <w:r w:rsidRPr="001D48A2">
        <w:t>:9421-9425</w:t>
      </w:r>
      <w:r w:rsidR="001D48A2" w:rsidRPr="001D48A2">
        <w:rPr>
          <w:noProof/>
        </w:rPr>
        <w:t>.</w:t>
      </w:r>
    </w:p>
    <w:p w14:paraId="3CF8E0C1" w14:textId="77777777" w:rsidR="00DD2199" w:rsidRPr="001D48A2" w:rsidRDefault="00DD2199" w:rsidP="00DD2199">
      <w:pPr>
        <w:pStyle w:val="EndNoteBibliography"/>
        <w:ind w:left="720" w:hanging="720"/>
      </w:pPr>
      <w:r w:rsidRPr="001D48A2">
        <w:t xml:space="preserve">17. Ross DE, Brantley SL, Tien M: </w:t>
      </w:r>
      <w:r w:rsidRPr="001D48A2">
        <w:rPr>
          <w:b/>
        </w:rPr>
        <w:t>Kinetic characterization of OmcA and MtrC, terminal reductases involved in respiratory electron transfer for dissimilatory iron reduction in Shewanella oneidensis MR-1</w:t>
      </w:r>
      <w:r w:rsidRPr="001D48A2">
        <w:t xml:space="preserve">. </w:t>
      </w:r>
      <w:r w:rsidRPr="001D48A2">
        <w:rPr>
          <w:i/>
        </w:rPr>
        <w:t xml:space="preserve">Appl Environ Microbiol </w:t>
      </w:r>
      <w:r w:rsidRPr="001D48A2">
        <w:t xml:space="preserve">2009, </w:t>
      </w:r>
      <w:r w:rsidRPr="001D48A2">
        <w:rPr>
          <w:b/>
        </w:rPr>
        <w:t>75</w:t>
      </w:r>
      <w:r w:rsidRPr="001D48A2">
        <w:t>:5218-5226.</w:t>
      </w:r>
    </w:p>
    <w:p w14:paraId="6613D976" w14:textId="77777777" w:rsidR="00DD2199" w:rsidRPr="001D48A2" w:rsidRDefault="00DD2199" w:rsidP="00DD2199">
      <w:pPr>
        <w:pStyle w:val="EndNoteBibliography"/>
        <w:ind w:left="720" w:hanging="720"/>
      </w:pPr>
      <w:r w:rsidRPr="001D48A2">
        <w:t xml:space="preserve">18. </w:t>
      </w:r>
      <w:r w:rsidR="001D48A2" w:rsidRPr="001D48A2">
        <w:rPr>
          <w:noProof/>
        </w:rPr>
        <w:t xml:space="preserve">Ishiki K, Shiigi H: </w:t>
      </w:r>
      <w:r w:rsidR="001D48A2" w:rsidRPr="001D48A2">
        <w:rPr>
          <w:b/>
          <w:noProof/>
        </w:rPr>
        <w:t>Kinetics of Intracellular Electron Generation in Shewanella oneidensis MR-1</w:t>
      </w:r>
      <w:r w:rsidR="001D48A2" w:rsidRPr="001D48A2">
        <w:rPr>
          <w:noProof/>
        </w:rPr>
        <w:t xml:space="preserve">. </w:t>
      </w:r>
      <w:r w:rsidR="001D48A2" w:rsidRPr="001D48A2">
        <w:rPr>
          <w:i/>
          <w:noProof/>
        </w:rPr>
        <w:t xml:space="preserve">Anal Chem </w:t>
      </w:r>
      <w:r w:rsidR="001D48A2" w:rsidRPr="001D48A2">
        <w:rPr>
          <w:noProof/>
        </w:rPr>
        <w:t xml:space="preserve">2019, </w:t>
      </w:r>
      <w:r w:rsidR="001D48A2" w:rsidRPr="001D48A2">
        <w:rPr>
          <w:b/>
          <w:noProof/>
        </w:rPr>
        <w:t>91</w:t>
      </w:r>
      <w:r w:rsidR="001D48A2" w:rsidRPr="001D48A2">
        <w:rPr>
          <w:noProof/>
        </w:rPr>
        <w:t>:14401-14406</w:t>
      </w:r>
      <w:r w:rsidRPr="001D48A2">
        <w:t>.</w:t>
      </w:r>
    </w:p>
    <w:p w14:paraId="0823490D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19. Meng J, Xu Z, Guo J, Yue Y, Sun X: </w:t>
      </w:r>
      <w:r w:rsidRPr="001D48A2">
        <w:rPr>
          <w:b/>
          <w:noProof/>
        </w:rPr>
        <w:t>Analysis of enhanced current-generating mechanism of Geobacter sulfurreducens strain via model-driven metabolism simulation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PLoS One </w:t>
      </w:r>
      <w:r w:rsidRPr="001D48A2">
        <w:rPr>
          <w:noProof/>
        </w:rPr>
        <w:t xml:space="preserve">2013, </w:t>
      </w:r>
      <w:r w:rsidRPr="001D48A2">
        <w:rPr>
          <w:b/>
          <w:noProof/>
        </w:rPr>
        <w:t>8</w:t>
      </w:r>
      <w:r w:rsidRPr="001D48A2">
        <w:rPr>
          <w:noProof/>
        </w:rPr>
        <w:t>:e73907.</w:t>
      </w:r>
    </w:p>
    <w:p w14:paraId="3CE8521B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20. Mollaei M, Timmers PHA, Suarez-Diez M, Boeren S, van Gelder AH, Stams AJM, Plugge CM: </w:t>
      </w:r>
      <w:r w:rsidRPr="001D48A2">
        <w:rPr>
          <w:b/>
          <w:noProof/>
        </w:rPr>
        <w:t>Comparative proteomics of Geobacter sulfurreducens PCA(T) in response to acetate, formate and/or hydrogen as electron donor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Environ Microbiol </w:t>
      </w:r>
      <w:r w:rsidRPr="001D48A2">
        <w:rPr>
          <w:noProof/>
        </w:rPr>
        <w:t xml:space="preserve">2021, </w:t>
      </w:r>
      <w:r w:rsidRPr="001D48A2">
        <w:rPr>
          <w:b/>
          <w:noProof/>
        </w:rPr>
        <w:t>23</w:t>
      </w:r>
      <w:r w:rsidRPr="001D48A2">
        <w:rPr>
          <w:noProof/>
        </w:rPr>
        <w:t>:299-315.</w:t>
      </w:r>
    </w:p>
    <w:p w14:paraId="6AF8E71A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21. Levar CE, Hoffman CL, Dunshee AJ, Toner BM, Bond DR: </w:t>
      </w:r>
      <w:r w:rsidRPr="001D48A2">
        <w:rPr>
          <w:b/>
          <w:noProof/>
        </w:rPr>
        <w:t>Redox potential as a master variable controlling pathways of metal reduction by Geobacter sulfurreducens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ISME J </w:t>
      </w:r>
      <w:r w:rsidRPr="001D48A2">
        <w:rPr>
          <w:noProof/>
        </w:rPr>
        <w:t xml:space="preserve">2017, </w:t>
      </w:r>
      <w:r w:rsidRPr="001D48A2">
        <w:rPr>
          <w:b/>
          <w:noProof/>
        </w:rPr>
        <w:t>11</w:t>
      </w:r>
      <w:r w:rsidRPr="001D48A2">
        <w:rPr>
          <w:noProof/>
        </w:rPr>
        <w:t>:741-752.</w:t>
      </w:r>
    </w:p>
    <w:p w14:paraId="076DEE07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22. Joshi K, Chan CH, Bond DR: </w:t>
      </w:r>
      <w:r w:rsidRPr="001D48A2">
        <w:rPr>
          <w:b/>
          <w:noProof/>
        </w:rPr>
        <w:t>Geobacter sulfurreducens inner membrane cytochrome CbcBA controls electron transfer and growth yield near the energetic limit of respiration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Mol Microbiol </w:t>
      </w:r>
      <w:r w:rsidRPr="001D48A2">
        <w:rPr>
          <w:noProof/>
        </w:rPr>
        <w:t xml:space="preserve">2021, </w:t>
      </w:r>
      <w:r w:rsidRPr="001D48A2">
        <w:rPr>
          <w:b/>
          <w:noProof/>
        </w:rPr>
        <w:t>116</w:t>
      </w:r>
      <w:r w:rsidRPr="001D48A2">
        <w:rPr>
          <w:noProof/>
        </w:rPr>
        <w:t>:1124-1139.</w:t>
      </w:r>
    </w:p>
    <w:p w14:paraId="2705B6F8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23. Fernandes TM, Folgosa F, Teixeira M, Salgueiro CA, Morgado L: </w:t>
      </w:r>
      <w:r w:rsidRPr="001D48A2">
        <w:rPr>
          <w:b/>
          <w:noProof/>
        </w:rPr>
        <w:t>Structural and functional insights of GSU0105, a unique multiheme cytochrome from G. sulfurreducens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Biophys J </w:t>
      </w:r>
      <w:r w:rsidRPr="001D48A2">
        <w:rPr>
          <w:noProof/>
        </w:rPr>
        <w:t>2021.</w:t>
      </w:r>
    </w:p>
    <w:p w14:paraId="14E59B53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24. Morgado L, Bruix M, Pessanha M, Londer YY, Salgueiro CA: </w:t>
      </w:r>
      <w:r w:rsidRPr="001D48A2">
        <w:rPr>
          <w:b/>
          <w:noProof/>
        </w:rPr>
        <w:t xml:space="preserve">Thermodynamic characterization of a triheme cytochrome family from Geobacter </w:t>
      </w:r>
      <w:r w:rsidRPr="001D48A2">
        <w:rPr>
          <w:b/>
          <w:noProof/>
        </w:rPr>
        <w:lastRenderedPageBreak/>
        <w:t>sulfurreducens reveals mechanistic and functional diversity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Biophys J </w:t>
      </w:r>
      <w:r w:rsidRPr="001D48A2">
        <w:rPr>
          <w:noProof/>
        </w:rPr>
        <w:t xml:space="preserve">2010, </w:t>
      </w:r>
      <w:r w:rsidRPr="001D48A2">
        <w:rPr>
          <w:b/>
          <w:noProof/>
        </w:rPr>
        <w:t>99</w:t>
      </w:r>
      <w:r w:rsidRPr="001D48A2">
        <w:rPr>
          <w:noProof/>
        </w:rPr>
        <w:t>:293-301.</w:t>
      </w:r>
    </w:p>
    <w:p w14:paraId="17760750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25. Santos TC, Silva MA, Morgado L, Dantas JM, Salgueiro CA: </w:t>
      </w:r>
      <w:r w:rsidRPr="001D48A2">
        <w:rPr>
          <w:b/>
          <w:noProof/>
        </w:rPr>
        <w:t>Diving into the redox properties of Geobacter sulfurreducens cytochromes: a model for extracellular electron transfer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Dalton Trans </w:t>
      </w:r>
      <w:r w:rsidRPr="001D48A2">
        <w:rPr>
          <w:noProof/>
        </w:rPr>
        <w:t xml:space="preserve">2015, </w:t>
      </w:r>
      <w:r w:rsidRPr="001D48A2">
        <w:rPr>
          <w:b/>
          <w:noProof/>
        </w:rPr>
        <w:t>44</w:t>
      </w:r>
      <w:r w:rsidRPr="001D48A2">
        <w:rPr>
          <w:noProof/>
        </w:rPr>
        <w:t>:9335-9344.</w:t>
      </w:r>
    </w:p>
    <w:p w14:paraId="13719244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26. Alves MN, Fernandes AP, Salgueiro CA, Paquete CM: </w:t>
      </w:r>
      <w:r w:rsidRPr="001D48A2">
        <w:rPr>
          <w:b/>
          <w:noProof/>
        </w:rPr>
        <w:t>Unraveling the electron transfer processes of a nanowire protein from Geobacter sulfurreducens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Biochim Biophys Acta </w:t>
      </w:r>
      <w:r w:rsidRPr="001D48A2">
        <w:rPr>
          <w:noProof/>
        </w:rPr>
        <w:t xml:space="preserve">2016, </w:t>
      </w:r>
      <w:r w:rsidRPr="001D48A2">
        <w:rPr>
          <w:b/>
          <w:noProof/>
        </w:rPr>
        <w:t>1857</w:t>
      </w:r>
      <w:r w:rsidRPr="001D48A2">
        <w:rPr>
          <w:noProof/>
        </w:rPr>
        <w:t>:7-13.</w:t>
      </w:r>
    </w:p>
    <w:p w14:paraId="63E7443C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27. Fernandes AP, Nunes TC, Paquete CM, Salgueiro CA: </w:t>
      </w:r>
      <w:r w:rsidRPr="001D48A2">
        <w:rPr>
          <w:b/>
          <w:noProof/>
        </w:rPr>
        <w:t>Interaction studies between periplasmic cytochromes provide insights into extracellular electron transfer pathways of Geobacter sulfurreducens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Biochemical Journal </w:t>
      </w:r>
      <w:r w:rsidRPr="001D48A2">
        <w:rPr>
          <w:noProof/>
        </w:rPr>
        <w:t xml:space="preserve">2017, </w:t>
      </w:r>
      <w:r w:rsidRPr="001D48A2">
        <w:rPr>
          <w:b/>
          <w:noProof/>
        </w:rPr>
        <w:t>474</w:t>
      </w:r>
      <w:r w:rsidRPr="001D48A2">
        <w:rPr>
          <w:noProof/>
        </w:rPr>
        <w:t>:797-808.</w:t>
      </w:r>
    </w:p>
    <w:p w14:paraId="25844480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28. Jimenez Otero F, Chan CH, Bond DR: </w:t>
      </w:r>
      <w:r w:rsidRPr="001D48A2">
        <w:rPr>
          <w:b/>
          <w:noProof/>
        </w:rPr>
        <w:t>Identification of Different Putative Outer Membrane Electron Conduits Necessary for Fe(III) Citrate, Fe(III) Oxide, Mn(IV) Oxide, or Electrode Reduction by Geobacter sulfurreducens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J Bacteriol </w:t>
      </w:r>
      <w:r w:rsidRPr="001D48A2">
        <w:rPr>
          <w:noProof/>
        </w:rPr>
        <w:t xml:space="preserve">2018, </w:t>
      </w:r>
      <w:r w:rsidRPr="001D48A2">
        <w:rPr>
          <w:b/>
          <w:noProof/>
        </w:rPr>
        <w:t>200</w:t>
      </w:r>
      <w:r w:rsidRPr="001D48A2">
        <w:rPr>
          <w:noProof/>
        </w:rPr>
        <w:t>.</w:t>
      </w:r>
    </w:p>
    <w:p w14:paraId="5FF5EC9E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29. Jimenez Otero F, Chadwick GL, Yates MD, Mickol RL, Saunders SH, Glaven SM, Gralnick JA, Newman DK, Tender LM, Orphan VJ, et al.: </w:t>
      </w:r>
      <w:r w:rsidRPr="001D48A2">
        <w:rPr>
          <w:b/>
          <w:noProof/>
        </w:rPr>
        <w:t>Evidence of a Streamlined Extracellular Electron Transfer Pathway from Biofilm Structure, Metabolic Stratification, and Long-Range Electron Transfer Parameters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Appl Environ Microbiol </w:t>
      </w:r>
      <w:r w:rsidRPr="001D48A2">
        <w:rPr>
          <w:noProof/>
        </w:rPr>
        <w:t xml:space="preserve">2021, </w:t>
      </w:r>
      <w:r w:rsidRPr="001D48A2">
        <w:rPr>
          <w:b/>
          <w:noProof/>
        </w:rPr>
        <w:t>87</w:t>
      </w:r>
      <w:r w:rsidRPr="001D48A2">
        <w:rPr>
          <w:noProof/>
        </w:rPr>
        <w:t>:e0070621.</w:t>
      </w:r>
    </w:p>
    <w:p w14:paraId="5EB18D17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30. Starwalt-Lee R, El-Naggar MY, Bond DR, Gralnick JA: </w:t>
      </w:r>
      <w:r w:rsidRPr="001D48A2">
        <w:rPr>
          <w:b/>
          <w:noProof/>
        </w:rPr>
        <w:t>Electrolocation? The evidence for redox-mediated taxis in Shewanella oneidensis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Mol Microbiol </w:t>
      </w:r>
      <w:r w:rsidRPr="001D48A2">
        <w:rPr>
          <w:noProof/>
        </w:rPr>
        <w:t xml:space="preserve">2021, </w:t>
      </w:r>
      <w:r w:rsidRPr="001D48A2">
        <w:rPr>
          <w:b/>
          <w:noProof/>
        </w:rPr>
        <w:t>115</w:t>
      </w:r>
      <w:r w:rsidRPr="001D48A2">
        <w:rPr>
          <w:noProof/>
        </w:rPr>
        <w:t>:1069-1079.</w:t>
      </w:r>
    </w:p>
    <w:p w14:paraId="046A0FC4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31. Grobbler C, Virdis B, Nouwens A, Harnisch F, Rabaey K, Bond PL: </w:t>
      </w:r>
      <w:r w:rsidRPr="001D48A2">
        <w:rPr>
          <w:b/>
          <w:noProof/>
        </w:rPr>
        <w:t>Effect of the anode potential on the physiology and proteome of Shewanella oneidensis MR-1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Bioelectrochemistry </w:t>
      </w:r>
      <w:r w:rsidRPr="001D48A2">
        <w:rPr>
          <w:noProof/>
        </w:rPr>
        <w:t xml:space="preserve">2018, </w:t>
      </w:r>
      <w:r w:rsidRPr="001D48A2">
        <w:rPr>
          <w:b/>
          <w:noProof/>
        </w:rPr>
        <w:t>119</w:t>
      </w:r>
      <w:r w:rsidRPr="001D48A2">
        <w:rPr>
          <w:noProof/>
        </w:rPr>
        <w:t>:172-179.</w:t>
      </w:r>
    </w:p>
    <w:p w14:paraId="7A1B9473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32. Scarabotti F, Rago L, Buhler K, Harnisch F: </w:t>
      </w:r>
      <w:r w:rsidRPr="001D48A2">
        <w:rPr>
          <w:b/>
          <w:noProof/>
        </w:rPr>
        <w:t>The electrode potential determines the yield coefficients of early-stage Geobacter sulfurreducens biofilm anodes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Bioelectrochemistry </w:t>
      </w:r>
      <w:r w:rsidRPr="001D48A2">
        <w:rPr>
          <w:noProof/>
        </w:rPr>
        <w:t xml:space="preserve">2021, </w:t>
      </w:r>
      <w:r w:rsidRPr="001D48A2">
        <w:rPr>
          <w:b/>
          <w:noProof/>
        </w:rPr>
        <w:t>140</w:t>
      </w:r>
      <w:r w:rsidRPr="001D48A2">
        <w:rPr>
          <w:noProof/>
        </w:rPr>
        <w:t>:107752.</w:t>
      </w:r>
    </w:p>
    <w:p w14:paraId="648A167D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33. Carmona-Martinez AA, Harnisch F, Kuhlicke U, Neu TR, Schroder U: </w:t>
      </w:r>
      <w:r w:rsidRPr="001D48A2">
        <w:rPr>
          <w:b/>
          <w:noProof/>
        </w:rPr>
        <w:t>Electron transfer and biofilm formation of Shewanella putrefaciens as function of anode potential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Bioelectrochemistry </w:t>
      </w:r>
      <w:r w:rsidRPr="001D48A2">
        <w:rPr>
          <w:noProof/>
        </w:rPr>
        <w:t xml:space="preserve">2013, </w:t>
      </w:r>
      <w:r w:rsidRPr="001D48A2">
        <w:rPr>
          <w:b/>
          <w:noProof/>
        </w:rPr>
        <w:t>93</w:t>
      </w:r>
      <w:r w:rsidRPr="001D48A2">
        <w:rPr>
          <w:noProof/>
        </w:rPr>
        <w:t>:23-29.</w:t>
      </w:r>
    </w:p>
    <w:p w14:paraId="772AD84F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34. Dundas CM, Graham AJ, Romanovicz DK, Keitz BK: </w:t>
      </w:r>
      <w:r w:rsidRPr="001D48A2">
        <w:rPr>
          <w:b/>
          <w:noProof/>
        </w:rPr>
        <w:t>Extracellular Electron Transfer by Shewanella oneidensis Controls Palladium Nanoparticle Phenotype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ACS Synth Biol </w:t>
      </w:r>
      <w:r w:rsidRPr="001D48A2">
        <w:rPr>
          <w:noProof/>
        </w:rPr>
        <w:t xml:space="preserve">2018, </w:t>
      </w:r>
      <w:r w:rsidRPr="001D48A2">
        <w:rPr>
          <w:b/>
          <w:noProof/>
        </w:rPr>
        <w:t>7</w:t>
      </w:r>
      <w:r w:rsidRPr="001D48A2">
        <w:rPr>
          <w:noProof/>
        </w:rPr>
        <w:t>:2726-2736.</w:t>
      </w:r>
    </w:p>
    <w:p w14:paraId="5454E67C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35. Coursolle D, Gralnick JA: </w:t>
      </w:r>
      <w:r w:rsidRPr="001D48A2">
        <w:rPr>
          <w:b/>
          <w:noProof/>
        </w:rPr>
        <w:t>Modularity of the Mtr respiratory pathway of Shewanella oneidensis strain MR-1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Mol Microbiol </w:t>
      </w:r>
      <w:r w:rsidRPr="001D48A2">
        <w:rPr>
          <w:noProof/>
        </w:rPr>
        <w:t xml:space="preserve">2010, </w:t>
      </w:r>
      <w:r w:rsidRPr="001D48A2">
        <w:rPr>
          <w:b/>
          <w:noProof/>
        </w:rPr>
        <w:t>77</w:t>
      </w:r>
      <w:r w:rsidRPr="001D48A2">
        <w:rPr>
          <w:noProof/>
        </w:rPr>
        <w:t>:995-1008.</w:t>
      </w:r>
    </w:p>
    <w:p w14:paraId="0D8021BE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36. Kees ED, Pendleton AR, Paquete CM, Arriola MB, Kane AL, Kotloski NJ, Intile PJ, Gralnick JA: </w:t>
      </w:r>
      <w:r w:rsidRPr="001D48A2">
        <w:rPr>
          <w:b/>
          <w:noProof/>
        </w:rPr>
        <w:t>Secreted Flavin Cofactors for Anaerobic Respiration of Fumarate and Urocanate by Shewanella oneidensis: Cost and Role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Appl Environ Microbiol </w:t>
      </w:r>
      <w:r w:rsidRPr="001D48A2">
        <w:rPr>
          <w:noProof/>
        </w:rPr>
        <w:t xml:space="preserve">2019, </w:t>
      </w:r>
      <w:r w:rsidRPr="001D48A2">
        <w:rPr>
          <w:b/>
          <w:noProof/>
        </w:rPr>
        <w:t>85</w:t>
      </w:r>
      <w:r w:rsidRPr="001D48A2">
        <w:rPr>
          <w:noProof/>
        </w:rPr>
        <w:t>.</w:t>
      </w:r>
    </w:p>
    <w:p w14:paraId="7B962376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37. Kotloski NJ, Gralnick JA: </w:t>
      </w:r>
      <w:r w:rsidRPr="001D48A2">
        <w:rPr>
          <w:b/>
          <w:noProof/>
        </w:rPr>
        <w:t>Flavin electron shuttles dominate extracellular electron transfer by Shewanella oneidensis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mBio </w:t>
      </w:r>
      <w:r w:rsidRPr="001D48A2">
        <w:rPr>
          <w:noProof/>
        </w:rPr>
        <w:t xml:space="preserve">2013, </w:t>
      </w:r>
      <w:r w:rsidRPr="001D48A2">
        <w:rPr>
          <w:b/>
          <w:noProof/>
        </w:rPr>
        <w:t>4</w:t>
      </w:r>
      <w:r w:rsidRPr="001D48A2">
        <w:rPr>
          <w:noProof/>
        </w:rPr>
        <w:t>.</w:t>
      </w:r>
    </w:p>
    <w:p w14:paraId="2FBAEB37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38. Edwards MJ, White GF, Norman M, Tome-Fernandez A, Ainsworth E, Shi L, Fredrickson JK, Zachara JM, Butt JN, Richardson DJ, et al.: </w:t>
      </w:r>
      <w:r w:rsidRPr="001D48A2">
        <w:rPr>
          <w:b/>
          <w:noProof/>
        </w:rPr>
        <w:t xml:space="preserve">Redox Linked </w:t>
      </w:r>
      <w:r w:rsidRPr="001D48A2">
        <w:rPr>
          <w:b/>
          <w:noProof/>
        </w:rPr>
        <w:lastRenderedPageBreak/>
        <w:t>Flavin Sites in Extracellular Decaheme Proteins Involved in Microbe-Mineral Electron Transfer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Sci Rep </w:t>
      </w:r>
      <w:r w:rsidRPr="001D48A2">
        <w:rPr>
          <w:noProof/>
        </w:rPr>
        <w:t xml:space="preserve">2015, </w:t>
      </w:r>
      <w:r w:rsidRPr="001D48A2">
        <w:rPr>
          <w:b/>
          <w:noProof/>
        </w:rPr>
        <w:t>5</w:t>
      </w:r>
      <w:r w:rsidRPr="001D48A2">
        <w:rPr>
          <w:noProof/>
        </w:rPr>
        <w:t>:11677.</w:t>
      </w:r>
    </w:p>
    <w:p w14:paraId="3AFEE671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39. Jing X, Wu Y, Shi L, Peacock CL, Ashry NM, Gao C, Huang Q, Cai P: </w:t>
      </w:r>
      <w:r w:rsidRPr="001D48A2">
        <w:rPr>
          <w:b/>
          <w:noProof/>
        </w:rPr>
        <w:t>Outer Membrane c-Type Cytochromes OmcA and MtrC Play Distinct Roles in Enhancing the Attachment of Shewanella oneidensis MR-1 Cells to Goethite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Appl Environ Microbiol </w:t>
      </w:r>
      <w:r w:rsidRPr="001D48A2">
        <w:rPr>
          <w:noProof/>
        </w:rPr>
        <w:t xml:space="preserve">2020, </w:t>
      </w:r>
      <w:r w:rsidRPr="001D48A2">
        <w:rPr>
          <w:b/>
          <w:noProof/>
        </w:rPr>
        <w:t>86</w:t>
      </w:r>
      <w:r w:rsidRPr="001D48A2">
        <w:rPr>
          <w:noProof/>
        </w:rPr>
        <w:t>.</w:t>
      </w:r>
    </w:p>
    <w:p w14:paraId="7A203756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40. Subramanian P, Pirbadian S, El-Naggar MY, Jensen GJ: </w:t>
      </w:r>
      <w:r w:rsidRPr="001D48A2">
        <w:rPr>
          <w:b/>
          <w:noProof/>
        </w:rPr>
        <w:t>Ultrastructure of Shewanella oneidensis MR-1 nanowires revealed by electron cryotomography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Proc Natl Acad Sci U S A </w:t>
      </w:r>
      <w:r w:rsidRPr="001D48A2">
        <w:rPr>
          <w:noProof/>
        </w:rPr>
        <w:t xml:space="preserve">2018, </w:t>
      </w:r>
      <w:r w:rsidRPr="001D48A2">
        <w:rPr>
          <w:b/>
          <w:noProof/>
        </w:rPr>
        <w:t>115</w:t>
      </w:r>
      <w:r w:rsidRPr="001D48A2">
        <w:rPr>
          <w:noProof/>
        </w:rPr>
        <w:t>:E3246-E3255.</w:t>
      </w:r>
    </w:p>
    <w:p w14:paraId="0AC61F4C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41. Zacharoff LA, Morrone DJ, Bond DR: </w:t>
      </w:r>
      <w:r w:rsidRPr="001D48A2">
        <w:rPr>
          <w:b/>
          <w:noProof/>
        </w:rPr>
        <w:t>Geobacter sulfurreducens Extracellular Multiheme Cytochrome PgcA Facilitates Respiration to Fe(III) Oxides But Not Electrodes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Front Microbiol </w:t>
      </w:r>
      <w:r w:rsidRPr="001D48A2">
        <w:rPr>
          <w:noProof/>
        </w:rPr>
        <w:t xml:space="preserve">2017, </w:t>
      </w:r>
      <w:r w:rsidRPr="001D48A2">
        <w:rPr>
          <w:b/>
          <w:noProof/>
        </w:rPr>
        <w:t>8</w:t>
      </w:r>
      <w:r w:rsidRPr="001D48A2">
        <w:rPr>
          <w:noProof/>
        </w:rPr>
        <w:t>:2481.</w:t>
      </w:r>
    </w:p>
    <w:p w14:paraId="63E58AED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42. Holmes DE, Dang Y, Walker DJF, Lovley DR: </w:t>
      </w:r>
      <w:r w:rsidRPr="001D48A2">
        <w:rPr>
          <w:b/>
          <w:noProof/>
        </w:rPr>
        <w:t>The electrically conductive pili of Geobacter species are a recently evolved feature for extracellular electron transfer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Microb Genom </w:t>
      </w:r>
      <w:r w:rsidRPr="001D48A2">
        <w:rPr>
          <w:noProof/>
        </w:rPr>
        <w:t xml:space="preserve">2016, </w:t>
      </w:r>
      <w:r w:rsidRPr="001D48A2">
        <w:rPr>
          <w:b/>
          <w:noProof/>
        </w:rPr>
        <w:t>2</w:t>
      </w:r>
      <w:r w:rsidRPr="001D48A2">
        <w:rPr>
          <w:noProof/>
        </w:rPr>
        <w:t>:e000072.</w:t>
      </w:r>
    </w:p>
    <w:p w14:paraId="7C3E521E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43. Wang F, Gu Y, O'Brien JP, Yi SM, Yalcin SE, Srikanth V, Shen C, Vu D, Ing NL, Hochbaum AI, et al.: </w:t>
      </w:r>
      <w:r w:rsidRPr="001D48A2">
        <w:rPr>
          <w:b/>
          <w:noProof/>
        </w:rPr>
        <w:t>Structure of Microbial Nanowires Reveals Stacked Hemes that Transport Electrons over Micrometers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Cell </w:t>
      </w:r>
      <w:r w:rsidRPr="001D48A2">
        <w:rPr>
          <w:noProof/>
        </w:rPr>
        <w:t xml:space="preserve">2019, </w:t>
      </w:r>
      <w:r w:rsidRPr="001D48A2">
        <w:rPr>
          <w:b/>
          <w:noProof/>
        </w:rPr>
        <w:t>177</w:t>
      </w:r>
      <w:r w:rsidRPr="001D48A2">
        <w:rPr>
          <w:noProof/>
        </w:rPr>
        <w:t>:361-369 e310.</w:t>
      </w:r>
    </w:p>
    <w:p w14:paraId="55AA27D2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44. Filman DJ, Marino SF, Ward JE, Yang L, Mester Z, Bullitt E, Lovley DR, Strauss M: </w:t>
      </w:r>
      <w:r w:rsidRPr="001D48A2">
        <w:rPr>
          <w:b/>
          <w:noProof/>
        </w:rPr>
        <w:t>Cryo-EM reveals the structural basis of long-range electron transport in a cytochrome-based bacterial nanowire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Commun Biol </w:t>
      </w:r>
      <w:r w:rsidRPr="001D48A2">
        <w:rPr>
          <w:noProof/>
        </w:rPr>
        <w:t xml:space="preserve">2019, </w:t>
      </w:r>
      <w:r w:rsidRPr="001D48A2">
        <w:rPr>
          <w:b/>
          <w:noProof/>
        </w:rPr>
        <w:t>2</w:t>
      </w:r>
      <w:r w:rsidRPr="001D48A2">
        <w:rPr>
          <w:noProof/>
        </w:rPr>
        <w:t>:219.</w:t>
      </w:r>
    </w:p>
    <w:p w14:paraId="42B4CCE9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45. Yalcin SE, O'Brien JP, Gu Y, Reiss K, Yi SM, Jain R, Srikanth V, Dahl PJ, Huynh W, Vu D, et al.: </w:t>
      </w:r>
      <w:r w:rsidRPr="001D48A2">
        <w:rPr>
          <w:b/>
          <w:noProof/>
        </w:rPr>
        <w:t>Electric field stimulates production of highly conductive microbial OmcZ nanowires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Nat Chem Biol </w:t>
      </w:r>
      <w:r w:rsidRPr="001D48A2">
        <w:rPr>
          <w:noProof/>
        </w:rPr>
        <w:t xml:space="preserve">2020, </w:t>
      </w:r>
      <w:r w:rsidRPr="001D48A2">
        <w:rPr>
          <w:b/>
          <w:noProof/>
        </w:rPr>
        <w:t>16</w:t>
      </w:r>
      <w:r w:rsidRPr="001D48A2">
        <w:rPr>
          <w:noProof/>
        </w:rPr>
        <w:t>:1136-1142.</w:t>
      </w:r>
    </w:p>
    <w:p w14:paraId="1FCBB61C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46. Ueki T, Walker DJF, Woodard TL, Nevin KP, Nonnenmann SS, Lovley DR: </w:t>
      </w:r>
      <w:r w:rsidRPr="001D48A2">
        <w:rPr>
          <w:b/>
          <w:noProof/>
        </w:rPr>
        <w:t>An Escherichia coli Chassis for Production of Electrically Conductive Protein Nanowires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ACS Synth Biol </w:t>
      </w:r>
      <w:r w:rsidRPr="001D48A2">
        <w:rPr>
          <w:noProof/>
        </w:rPr>
        <w:t xml:space="preserve">2020, </w:t>
      </w:r>
      <w:r w:rsidRPr="001D48A2">
        <w:rPr>
          <w:b/>
          <w:noProof/>
        </w:rPr>
        <w:t>9</w:t>
      </w:r>
      <w:r w:rsidRPr="001D48A2">
        <w:rPr>
          <w:noProof/>
        </w:rPr>
        <w:t>:647-654.</w:t>
      </w:r>
    </w:p>
    <w:p w14:paraId="124E5B06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47. Liu X, Walker DJF, Nonnenmann SS, Sun D, Lovley DR: </w:t>
      </w:r>
      <w:r w:rsidRPr="001D48A2">
        <w:rPr>
          <w:b/>
          <w:noProof/>
        </w:rPr>
        <w:t>Direct Observation of Electrically Conductive Pili Emanating from Geobacter sulfurreducens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mBio </w:t>
      </w:r>
      <w:r w:rsidRPr="001D48A2">
        <w:rPr>
          <w:noProof/>
        </w:rPr>
        <w:t xml:space="preserve">2021, </w:t>
      </w:r>
      <w:r w:rsidRPr="001D48A2">
        <w:rPr>
          <w:b/>
          <w:noProof/>
        </w:rPr>
        <w:t>12</w:t>
      </w:r>
      <w:r w:rsidRPr="001D48A2">
        <w:rPr>
          <w:noProof/>
        </w:rPr>
        <w:t>:e0220921.</w:t>
      </w:r>
    </w:p>
    <w:p w14:paraId="740879BA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48. Chong GW, Karbelkar AA, El-Naggar MY: </w:t>
      </w:r>
      <w:r w:rsidRPr="001D48A2">
        <w:rPr>
          <w:b/>
          <w:noProof/>
        </w:rPr>
        <w:t>Nature's conductors: what can microbial multi-heme cytochromes teach us about electron transport and biological energy conversion?</w:t>
      </w:r>
      <w:r w:rsidRPr="001D48A2">
        <w:rPr>
          <w:noProof/>
        </w:rPr>
        <w:t xml:space="preserve"> </w:t>
      </w:r>
      <w:r w:rsidRPr="001D48A2">
        <w:rPr>
          <w:i/>
          <w:noProof/>
        </w:rPr>
        <w:t xml:space="preserve">Curr Opin Chem Biol </w:t>
      </w:r>
      <w:r w:rsidRPr="001D48A2">
        <w:rPr>
          <w:noProof/>
        </w:rPr>
        <w:t xml:space="preserve">2018, </w:t>
      </w:r>
      <w:r w:rsidRPr="001D48A2">
        <w:rPr>
          <w:b/>
          <w:noProof/>
        </w:rPr>
        <w:t>47</w:t>
      </w:r>
      <w:r w:rsidRPr="001D48A2">
        <w:rPr>
          <w:noProof/>
        </w:rPr>
        <w:t>:7-17.</w:t>
      </w:r>
    </w:p>
    <w:p w14:paraId="2A0E84A7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49. Yalcin SE, Malvankar NS: </w:t>
      </w:r>
      <w:r w:rsidRPr="001D48A2">
        <w:rPr>
          <w:b/>
          <w:noProof/>
        </w:rPr>
        <w:t>The blind men and the filament: Understanding structures and functions of microbial nanowires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Curr Opin Chem Biol </w:t>
      </w:r>
      <w:r w:rsidRPr="001D48A2">
        <w:rPr>
          <w:noProof/>
        </w:rPr>
        <w:t xml:space="preserve">2020, </w:t>
      </w:r>
      <w:r w:rsidRPr="001D48A2">
        <w:rPr>
          <w:b/>
          <w:noProof/>
        </w:rPr>
        <w:t>59</w:t>
      </w:r>
      <w:r w:rsidRPr="001D48A2">
        <w:rPr>
          <w:noProof/>
        </w:rPr>
        <w:t>:193-201.</w:t>
      </w:r>
    </w:p>
    <w:p w14:paraId="08EBB15A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50. Zhang B, Song W, Brown J, Nemanich R, Lindsay S: </w:t>
      </w:r>
      <w:r w:rsidRPr="001D48A2">
        <w:rPr>
          <w:b/>
          <w:noProof/>
        </w:rPr>
        <w:t>Electronic Conductance Resonance in Non-Redox-Active Proteins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J Am Chem Soc </w:t>
      </w:r>
      <w:r w:rsidRPr="001D48A2">
        <w:rPr>
          <w:noProof/>
        </w:rPr>
        <w:t xml:space="preserve">2020, </w:t>
      </w:r>
      <w:r w:rsidRPr="001D48A2">
        <w:rPr>
          <w:b/>
          <w:noProof/>
        </w:rPr>
        <w:t>142</w:t>
      </w:r>
      <w:r w:rsidRPr="001D48A2">
        <w:rPr>
          <w:noProof/>
        </w:rPr>
        <w:t>:6432-6438.</w:t>
      </w:r>
    </w:p>
    <w:p w14:paraId="052CAD7E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t xml:space="preserve">51. Shipps C, Kelly HR, Dahl PJ, Yi SM, Vu D, Boyer D, Glynn C, Sawaya MR, Eisenberg D, Batista VS, et al.: </w:t>
      </w:r>
      <w:r w:rsidRPr="001D48A2">
        <w:rPr>
          <w:b/>
          <w:noProof/>
        </w:rPr>
        <w:t>Intrinsic electronic conductivity of individual atomically resolved amyloid crystals reveals micrometer-long hole hopping via tyrosines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Proceedings of the National Academy of Sciences of the United States of America </w:t>
      </w:r>
      <w:r w:rsidRPr="001D48A2">
        <w:rPr>
          <w:noProof/>
        </w:rPr>
        <w:t xml:space="preserve">2021, </w:t>
      </w:r>
      <w:r w:rsidRPr="001D48A2">
        <w:rPr>
          <w:b/>
          <w:noProof/>
        </w:rPr>
        <w:t>118</w:t>
      </w:r>
      <w:r w:rsidRPr="001D48A2">
        <w:rPr>
          <w:noProof/>
        </w:rPr>
        <w:t>.</w:t>
      </w:r>
    </w:p>
    <w:p w14:paraId="35A94962" w14:textId="77777777" w:rsidR="001D48A2" w:rsidRPr="001D48A2" w:rsidRDefault="001D48A2" w:rsidP="001D48A2">
      <w:pPr>
        <w:pStyle w:val="EndNoteBibliography"/>
        <w:ind w:left="720" w:hanging="720"/>
        <w:rPr>
          <w:noProof/>
        </w:rPr>
      </w:pPr>
      <w:r w:rsidRPr="001D48A2">
        <w:rPr>
          <w:noProof/>
        </w:rPr>
        <w:lastRenderedPageBreak/>
        <w:t xml:space="preserve">52. Gu Y, Srikanth V, Salazar-Morales AI, Jain R, O'Brien JP, Yi SM, Soni RK, Samatey FA, Yalcin SE, Malvankar NS: </w:t>
      </w:r>
      <w:r w:rsidRPr="001D48A2">
        <w:rPr>
          <w:b/>
          <w:noProof/>
        </w:rPr>
        <w:t>Structure of Geobacter pili reveals secretory rather than nanowire behaviour</w:t>
      </w:r>
      <w:r w:rsidRPr="001D48A2">
        <w:rPr>
          <w:noProof/>
        </w:rPr>
        <w:t xml:space="preserve">. </w:t>
      </w:r>
      <w:r w:rsidRPr="001D48A2">
        <w:rPr>
          <w:i/>
          <w:noProof/>
        </w:rPr>
        <w:t xml:space="preserve">Nature </w:t>
      </w:r>
      <w:r w:rsidRPr="001D48A2">
        <w:rPr>
          <w:noProof/>
        </w:rPr>
        <w:t xml:space="preserve">2021, </w:t>
      </w:r>
      <w:r w:rsidRPr="001D48A2">
        <w:rPr>
          <w:b/>
          <w:noProof/>
        </w:rPr>
        <w:t>597</w:t>
      </w:r>
      <w:r w:rsidRPr="001D48A2">
        <w:rPr>
          <w:noProof/>
        </w:rPr>
        <w:t>:430-434.</w:t>
      </w:r>
    </w:p>
    <w:p w14:paraId="2B4BD3AC" w14:textId="429A5485" w:rsidR="00753CDA" w:rsidRPr="00FD7EA4" w:rsidRDefault="002B2F0B" w:rsidP="00243E80">
      <w:pPr>
        <w:jc w:val="both"/>
        <w:rPr>
          <w:rFonts w:ascii="Arial" w:hAnsi="Arial" w:cs="Arial"/>
        </w:rPr>
      </w:pPr>
      <w:r w:rsidRPr="00FD7EA4">
        <w:rPr>
          <w:rFonts w:ascii="Arial" w:hAnsi="Arial" w:cs="Arial"/>
        </w:rPr>
        <w:fldChar w:fldCharType="end"/>
      </w:r>
    </w:p>
    <w:p w14:paraId="44E18BCE" w14:textId="282B5D98" w:rsidR="005267F6" w:rsidRPr="00FD7EA4" w:rsidRDefault="005267F6" w:rsidP="00243E80">
      <w:pPr>
        <w:jc w:val="both"/>
        <w:rPr>
          <w:rFonts w:ascii="Arial" w:hAnsi="Arial" w:cs="Arial"/>
        </w:rPr>
      </w:pPr>
    </w:p>
    <w:p w14:paraId="22B25DB2" w14:textId="2FC14876" w:rsidR="005267F6" w:rsidRPr="00FD7EA4" w:rsidRDefault="005267F6" w:rsidP="00243E80">
      <w:pPr>
        <w:jc w:val="both"/>
        <w:rPr>
          <w:rFonts w:ascii="Arial" w:hAnsi="Arial" w:cs="Arial"/>
        </w:rPr>
      </w:pPr>
    </w:p>
    <w:p w14:paraId="2505A5B2" w14:textId="626F3B8E" w:rsidR="00B24612" w:rsidRPr="00FD7EA4" w:rsidRDefault="00B24612">
      <w:pPr>
        <w:rPr>
          <w:rFonts w:ascii="Arial" w:hAnsi="Arial" w:cs="Arial"/>
        </w:rPr>
      </w:pPr>
      <w:r w:rsidRPr="00FD7EA4">
        <w:rPr>
          <w:rFonts w:ascii="Arial" w:hAnsi="Arial" w:cs="Arial"/>
        </w:rPr>
        <w:br w:type="page"/>
      </w:r>
    </w:p>
    <w:p w14:paraId="604CA9F9" w14:textId="22990514" w:rsidR="005267F6" w:rsidRPr="00FD7EA4" w:rsidRDefault="005267F6" w:rsidP="00243E80">
      <w:pPr>
        <w:jc w:val="both"/>
        <w:rPr>
          <w:rFonts w:ascii="Arial" w:hAnsi="Arial" w:cs="Arial"/>
        </w:rPr>
      </w:pPr>
    </w:p>
    <w:p w14:paraId="446EF372" w14:textId="78A7FC90" w:rsidR="00557D6A" w:rsidRPr="00FD7EA4" w:rsidRDefault="00557D6A" w:rsidP="00243E80">
      <w:pPr>
        <w:jc w:val="both"/>
        <w:rPr>
          <w:rFonts w:ascii="Arial" w:hAnsi="Arial" w:cs="Arial"/>
        </w:rPr>
      </w:pPr>
    </w:p>
    <w:p w14:paraId="50A079A4" w14:textId="10029CB0" w:rsidR="003B52D9" w:rsidRPr="00FD7EA4" w:rsidRDefault="00557D6A" w:rsidP="003B52D9">
      <w:pPr>
        <w:jc w:val="both"/>
        <w:rPr>
          <w:rFonts w:ascii="Arial" w:hAnsi="Arial" w:cs="Arial"/>
        </w:rPr>
      </w:pPr>
      <w:r w:rsidRPr="00FD7EA4">
        <w:rPr>
          <w:rFonts w:ascii="Arial" w:hAnsi="Arial" w:cs="Arial"/>
        </w:rPr>
        <w:t xml:space="preserve">Figure 1: Metabolic EET pathway of </w:t>
      </w:r>
      <w:r w:rsidRPr="00FD7EA4">
        <w:rPr>
          <w:rFonts w:ascii="Arial" w:hAnsi="Arial" w:cs="Arial"/>
          <w:i/>
          <w:iCs/>
        </w:rPr>
        <w:t xml:space="preserve">Shewanella oneidensis </w:t>
      </w:r>
      <w:r w:rsidRPr="00FD7EA4">
        <w:rPr>
          <w:rFonts w:ascii="Arial" w:hAnsi="Arial" w:cs="Arial"/>
        </w:rPr>
        <w:t>MR-1.  Lactate is oxid</w:t>
      </w:r>
      <w:r w:rsidR="00D073C0" w:rsidRPr="00FD7EA4">
        <w:rPr>
          <w:rFonts w:ascii="Arial" w:hAnsi="Arial" w:cs="Arial"/>
        </w:rPr>
        <w:t xml:space="preserve">ised to acetate to generate ATP.  </w:t>
      </w:r>
      <w:proofErr w:type="spellStart"/>
      <w:r w:rsidR="001A1010" w:rsidRPr="00FD7EA4">
        <w:rPr>
          <w:rFonts w:ascii="Arial" w:hAnsi="Arial" w:cs="Arial"/>
        </w:rPr>
        <w:t>Menaquinol</w:t>
      </w:r>
      <w:proofErr w:type="spellEnd"/>
      <w:r w:rsidR="001A1010" w:rsidRPr="00FD7EA4">
        <w:rPr>
          <w:rFonts w:ascii="Arial" w:hAnsi="Arial" w:cs="Arial"/>
        </w:rPr>
        <w:t xml:space="preserve"> (MQ</w:t>
      </w:r>
      <w:r w:rsidR="00086611" w:rsidRPr="00FD7EA4">
        <w:rPr>
          <w:rFonts w:ascii="Arial" w:hAnsi="Arial" w:cs="Arial"/>
        </w:rPr>
        <w:t>H</w:t>
      </w:r>
      <w:r w:rsidR="00086611" w:rsidRPr="00FD7EA4">
        <w:rPr>
          <w:rFonts w:ascii="Arial" w:hAnsi="Arial" w:cs="Arial"/>
          <w:vertAlign w:val="subscript"/>
        </w:rPr>
        <w:t>2</w:t>
      </w:r>
      <w:r w:rsidR="001A1010" w:rsidRPr="00FD7EA4">
        <w:rPr>
          <w:rFonts w:ascii="Arial" w:hAnsi="Arial" w:cs="Arial"/>
        </w:rPr>
        <w:t>)</w:t>
      </w:r>
      <w:r w:rsidR="00AE057E" w:rsidRPr="00FD7EA4">
        <w:rPr>
          <w:rFonts w:ascii="Arial" w:hAnsi="Arial" w:cs="Arial"/>
        </w:rPr>
        <w:t xml:space="preserve"> is oxidised by </w:t>
      </w:r>
      <w:proofErr w:type="spellStart"/>
      <w:r w:rsidR="00AE057E" w:rsidRPr="00FD7EA4">
        <w:rPr>
          <w:rFonts w:ascii="Arial" w:hAnsi="Arial" w:cs="Arial"/>
        </w:rPr>
        <w:t>CymA</w:t>
      </w:r>
      <w:proofErr w:type="spellEnd"/>
      <w:r w:rsidR="00AE057E" w:rsidRPr="00FD7EA4">
        <w:rPr>
          <w:rFonts w:ascii="Arial" w:hAnsi="Arial" w:cs="Arial"/>
        </w:rPr>
        <w:t xml:space="preserve"> and electrons are then exchanged between cytochromes (red)</w:t>
      </w:r>
      <w:r w:rsidR="00CB6C14" w:rsidRPr="00FD7EA4">
        <w:rPr>
          <w:rFonts w:ascii="Arial" w:hAnsi="Arial" w:cs="Arial"/>
        </w:rPr>
        <w:t xml:space="preserve"> to the cell surface</w:t>
      </w:r>
      <w:r w:rsidR="00262B16" w:rsidRPr="00FD7EA4">
        <w:rPr>
          <w:rFonts w:ascii="Arial" w:hAnsi="Arial" w:cs="Arial"/>
        </w:rPr>
        <w:t>, where they directly</w:t>
      </w:r>
      <w:r w:rsidR="006C413F" w:rsidRPr="00FD7EA4">
        <w:rPr>
          <w:rFonts w:ascii="Arial" w:hAnsi="Arial" w:cs="Arial"/>
        </w:rPr>
        <w:t xml:space="preserve"> or indirectly</w:t>
      </w:r>
      <w:r w:rsidR="00262B16" w:rsidRPr="00FD7EA4">
        <w:rPr>
          <w:rFonts w:ascii="Arial" w:hAnsi="Arial" w:cs="Arial"/>
        </w:rPr>
        <w:t xml:space="preserve"> reduce </w:t>
      </w:r>
      <w:r w:rsidR="00473F76" w:rsidRPr="00FD7EA4">
        <w:rPr>
          <w:rFonts w:ascii="Arial" w:hAnsi="Arial" w:cs="Arial"/>
        </w:rPr>
        <w:t>extracellular substrates</w:t>
      </w:r>
      <w:r w:rsidR="00CB6C14" w:rsidRPr="00FD7EA4">
        <w:rPr>
          <w:rFonts w:ascii="Arial" w:hAnsi="Arial" w:cs="Arial"/>
        </w:rPr>
        <w:t>.</w:t>
      </w:r>
      <w:r w:rsidR="00473F76" w:rsidRPr="00FD7EA4">
        <w:rPr>
          <w:rFonts w:ascii="Arial" w:hAnsi="Arial" w:cs="Arial"/>
        </w:rPr>
        <w:t xml:space="preserve"> </w:t>
      </w:r>
      <w:r w:rsidRPr="00FD7EA4">
        <w:rPr>
          <w:rFonts w:ascii="Arial" w:hAnsi="Arial" w:cs="Arial"/>
        </w:rPr>
        <w:t>DLD, D-lactate dehydrogenase; PFL, pyruvate-formate lyase</w:t>
      </w:r>
      <w:r w:rsidR="006B7A01" w:rsidRPr="00FD7EA4">
        <w:rPr>
          <w:rFonts w:ascii="Arial" w:hAnsi="Arial" w:cs="Arial"/>
        </w:rPr>
        <w:t>;</w:t>
      </w:r>
      <w:r w:rsidRPr="00FD7EA4">
        <w:rPr>
          <w:rFonts w:ascii="Arial" w:hAnsi="Arial" w:cs="Arial"/>
        </w:rPr>
        <w:t xml:space="preserve"> PDH,</w:t>
      </w:r>
      <w:r w:rsidR="00473F76" w:rsidRPr="00FD7EA4">
        <w:rPr>
          <w:rFonts w:ascii="Arial" w:hAnsi="Arial" w:cs="Arial"/>
        </w:rPr>
        <w:t xml:space="preserve"> </w:t>
      </w:r>
      <w:r w:rsidRPr="00FD7EA4">
        <w:rPr>
          <w:rFonts w:ascii="Arial" w:hAnsi="Arial" w:cs="Arial"/>
        </w:rPr>
        <w:t>pyruvate dehydrogenase;</w:t>
      </w:r>
      <w:r w:rsidR="009A5FCB" w:rsidRPr="00FD7EA4">
        <w:rPr>
          <w:rFonts w:ascii="Arial" w:hAnsi="Arial" w:cs="Arial"/>
        </w:rPr>
        <w:t xml:space="preserve"> </w:t>
      </w:r>
      <w:r w:rsidRPr="00FD7EA4">
        <w:rPr>
          <w:rFonts w:ascii="Arial" w:hAnsi="Arial" w:cs="Arial"/>
        </w:rPr>
        <w:t xml:space="preserve">PTA, </w:t>
      </w:r>
      <w:r w:rsidR="006B7A01" w:rsidRPr="00FD7EA4">
        <w:rPr>
          <w:rFonts w:ascii="Arial" w:hAnsi="Arial" w:cs="Arial"/>
        </w:rPr>
        <w:t>phospho-</w:t>
      </w:r>
      <w:r w:rsidRPr="00FD7EA4">
        <w:rPr>
          <w:rFonts w:ascii="Arial" w:hAnsi="Arial" w:cs="Arial"/>
        </w:rPr>
        <w:t>transacetylase; APK, acetate kinase</w:t>
      </w:r>
      <w:r w:rsidR="00086611" w:rsidRPr="00FD7EA4">
        <w:rPr>
          <w:rFonts w:ascii="Arial" w:hAnsi="Arial" w:cs="Arial"/>
        </w:rPr>
        <w:t>; STC, small tetraheme cytochrome</w:t>
      </w:r>
    </w:p>
    <w:p w14:paraId="14B5EEDB" w14:textId="77777777" w:rsidR="003B52D9" w:rsidRPr="00FD7EA4" w:rsidRDefault="003B52D9" w:rsidP="003B52D9">
      <w:pPr>
        <w:jc w:val="both"/>
        <w:rPr>
          <w:rFonts w:ascii="Arial" w:hAnsi="Arial" w:cs="Arial"/>
        </w:rPr>
      </w:pPr>
    </w:p>
    <w:p w14:paraId="515F3976" w14:textId="2CB23B44" w:rsidR="00CB26FA" w:rsidRPr="00FD7EA4" w:rsidRDefault="00CB26FA" w:rsidP="00C46CEA">
      <w:pPr>
        <w:jc w:val="both"/>
        <w:rPr>
          <w:rFonts w:ascii="Arial" w:hAnsi="Arial" w:cs="Arial"/>
        </w:rPr>
      </w:pPr>
      <w:r w:rsidRPr="00FD7EA4">
        <w:rPr>
          <w:rFonts w:ascii="Arial" w:hAnsi="Arial" w:cs="Arial"/>
        </w:rPr>
        <w:t xml:space="preserve">Figure 2: Metabolic EET pathway of </w:t>
      </w:r>
      <w:r w:rsidRPr="00FD7EA4">
        <w:rPr>
          <w:rFonts w:ascii="Arial" w:hAnsi="Arial" w:cs="Arial"/>
          <w:i/>
          <w:iCs/>
        </w:rPr>
        <w:t>Geobacter sulferreducens PCA</w:t>
      </w:r>
      <w:r w:rsidRPr="00FD7EA4">
        <w:rPr>
          <w:rFonts w:ascii="Arial" w:hAnsi="Arial" w:cs="Arial"/>
        </w:rPr>
        <w:t xml:space="preserve">.  </w:t>
      </w:r>
      <w:r w:rsidR="00CB41A8" w:rsidRPr="00FD7EA4">
        <w:rPr>
          <w:rFonts w:ascii="Arial" w:hAnsi="Arial" w:cs="Arial"/>
        </w:rPr>
        <w:t xml:space="preserve">Acetate is phosphorylated and enters the </w:t>
      </w:r>
      <w:r w:rsidR="0052664A" w:rsidRPr="00FD7EA4">
        <w:rPr>
          <w:rFonts w:ascii="Arial" w:hAnsi="Arial" w:cs="Arial"/>
        </w:rPr>
        <w:t>TCA cycle via Acetyl-CoA or Succinyl-CoA</w:t>
      </w:r>
      <w:r w:rsidR="005B2B25" w:rsidRPr="00FD7EA4">
        <w:rPr>
          <w:rFonts w:ascii="Arial" w:hAnsi="Arial" w:cs="Arial"/>
        </w:rPr>
        <w:t xml:space="preserve"> (not shown)</w:t>
      </w:r>
      <w:r w:rsidR="00DA4B04" w:rsidRPr="00FD7EA4">
        <w:rPr>
          <w:rFonts w:ascii="Arial" w:hAnsi="Arial" w:cs="Arial"/>
        </w:rPr>
        <w:t xml:space="preserve">.  NADH </w:t>
      </w:r>
      <w:r w:rsidR="008D30BD" w:rsidRPr="00FD7EA4">
        <w:rPr>
          <w:rFonts w:ascii="Arial" w:hAnsi="Arial" w:cs="Arial"/>
        </w:rPr>
        <w:t xml:space="preserve">dehydrogenase, </w:t>
      </w:r>
      <w:proofErr w:type="spellStart"/>
      <w:r w:rsidR="008D30BD" w:rsidRPr="00FD7EA4">
        <w:rPr>
          <w:rFonts w:ascii="Arial" w:hAnsi="Arial" w:cs="Arial"/>
        </w:rPr>
        <w:t>CbcA</w:t>
      </w:r>
      <w:proofErr w:type="spellEnd"/>
      <w:r w:rsidR="008D30BD" w:rsidRPr="00FD7EA4">
        <w:rPr>
          <w:rFonts w:ascii="Arial" w:hAnsi="Arial" w:cs="Arial"/>
        </w:rPr>
        <w:t xml:space="preserve">, </w:t>
      </w:r>
      <w:proofErr w:type="spellStart"/>
      <w:r w:rsidR="008D30BD" w:rsidRPr="00FD7EA4">
        <w:rPr>
          <w:rFonts w:ascii="Arial" w:hAnsi="Arial" w:cs="Arial"/>
        </w:rPr>
        <w:t>CbCL</w:t>
      </w:r>
      <w:proofErr w:type="spellEnd"/>
      <w:r w:rsidR="008D30BD" w:rsidRPr="00FD7EA4">
        <w:rPr>
          <w:rFonts w:ascii="Arial" w:hAnsi="Arial" w:cs="Arial"/>
        </w:rPr>
        <w:t xml:space="preserve"> and </w:t>
      </w:r>
      <w:proofErr w:type="spellStart"/>
      <w:r w:rsidR="008D30BD" w:rsidRPr="00FD7EA4">
        <w:rPr>
          <w:rFonts w:ascii="Arial" w:hAnsi="Arial" w:cs="Arial"/>
        </w:rPr>
        <w:t>ImcH</w:t>
      </w:r>
      <w:proofErr w:type="spellEnd"/>
      <w:r w:rsidR="00625FBB" w:rsidRPr="00FD7EA4">
        <w:rPr>
          <w:rFonts w:ascii="Arial" w:hAnsi="Arial" w:cs="Arial"/>
        </w:rPr>
        <w:t xml:space="preserve"> generate a proton gradient that is used to drive ATP production. </w:t>
      </w:r>
      <w:r w:rsidR="00D305CA" w:rsidRPr="00FD7EA4">
        <w:rPr>
          <w:rFonts w:ascii="Arial" w:hAnsi="Arial" w:cs="Arial"/>
        </w:rPr>
        <w:t xml:space="preserve"> Electrons are transported through periplasmic cytochromes and then to a series of Porin-cytochrome complexes </w:t>
      </w:r>
      <w:r w:rsidR="00977EDE" w:rsidRPr="00FD7EA4">
        <w:rPr>
          <w:rFonts w:ascii="Arial" w:hAnsi="Arial" w:cs="Arial"/>
        </w:rPr>
        <w:t xml:space="preserve">in the outer membrane. Porins are represented by blue ovals. </w:t>
      </w:r>
      <w:r w:rsidR="00AB3506" w:rsidRPr="00FD7EA4">
        <w:rPr>
          <w:rFonts w:ascii="Arial" w:hAnsi="Arial" w:cs="Arial"/>
        </w:rPr>
        <w:t>APK, acetate kinase; PTA, phosphotransacetylase;</w:t>
      </w:r>
      <w:r w:rsidR="00DB3748" w:rsidRPr="00FD7EA4">
        <w:rPr>
          <w:rFonts w:ascii="Arial" w:hAnsi="Arial" w:cs="Arial"/>
        </w:rPr>
        <w:t xml:space="preserve"> CS, citrate synthase; </w:t>
      </w:r>
      <w:r w:rsidR="0084781D" w:rsidRPr="00FD7EA4">
        <w:rPr>
          <w:rFonts w:ascii="Arial" w:hAnsi="Arial" w:cs="Arial"/>
        </w:rPr>
        <w:t>NDH, NADH dehydrogenase; ATPS, ATP synthase.</w:t>
      </w:r>
      <w:r w:rsidR="00DB3748" w:rsidRPr="00FD7EA4">
        <w:rPr>
          <w:rFonts w:ascii="Arial" w:hAnsi="Arial" w:cs="Arial"/>
        </w:rPr>
        <w:t xml:space="preserve"> </w:t>
      </w:r>
    </w:p>
    <w:p w14:paraId="3B3A0B20" w14:textId="77777777" w:rsidR="00DB414C" w:rsidRPr="00FD7EA4" w:rsidRDefault="00DB414C" w:rsidP="00243E80">
      <w:pPr>
        <w:jc w:val="both"/>
        <w:rPr>
          <w:rFonts w:ascii="Arial" w:hAnsi="Arial" w:cs="Arial"/>
        </w:rPr>
      </w:pPr>
    </w:p>
    <w:p w14:paraId="4D1DCBEF" w14:textId="1AFDF88E" w:rsidR="00DB414C" w:rsidRPr="00FD7EA4" w:rsidRDefault="00DB414C" w:rsidP="00243E80">
      <w:pPr>
        <w:jc w:val="both"/>
        <w:rPr>
          <w:rFonts w:ascii="Arial" w:hAnsi="Arial" w:cs="Arial"/>
        </w:rPr>
      </w:pPr>
      <w:r w:rsidRPr="00FD7EA4">
        <w:rPr>
          <w:rFonts w:ascii="Arial" w:hAnsi="Arial" w:cs="Arial"/>
        </w:rPr>
        <w:t>Figure 3:</w:t>
      </w:r>
      <w:r w:rsidR="00E31572" w:rsidRPr="00FD7EA4">
        <w:rPr>
          <w:rFonts w:ascii="Arial" w:hAnsi="Arial" w:cs="Arial"/>
        </w:rPr>
        <w:t xml:space="preserve">  </w:t>
      </w:r>
      <w:r w:rsidR="00BA6866" w:rsidRPr="00FD7EA4">
        <w:rPr>
          <w:rFonts w:ascii="Arial" w:hAnsi="Arial" w:cs="Arial"/>
        </w:rPr>
        <w:t>Structurally defined a</w:t>
      </w:r>
      <w:r w:rsidR="00E31572" w:rsidRPr="00FD7EA4">
        <w:rPr>
          <w:rFonts w:ascii="Arial" w:hAnsi="Arial" w:cs="Arial"/>
        </w:rPr>
        <w:t xml:space="preserve">tomic </w:t>
      </w:r>
      <w:r w:rsidR="00BA6866" w:rsidRPr="00FD7EA4">
        <w:rPr>
          <w:rFonts w:ascii="Arial" w:hAnsi="Arial" w:cs="Arial"/>
        </w:rPr>
        <w:t>models</w:t>
      </w:r>
      <w:r w:rsidR="00E31572" w:rsidRPr="00FD7EA4">
        <w:rPr>
          <w:rFonts w:ascii="Arial" w:hAnsi="Arial" w:cs="Arial"/>
        </w:rPr>
        <w:t xml:space="preserve"> of </w:t>
      </w:r>
      <w:r w:rsidR="00CD319B" w:rsidRPr="00FD7EA4">
        <w:rPr>
          <w:rFonts w:ascii="Arial" w:hAnsi="Arial" w:cs="Arial"/>
        </w:rPr>
        <w:t>nanowires</w:t>
      </w:r>
      <w:r w:rsidR="00D71677" w:rsidRPr="00FD7EA4">
        <w:rPr>
          <w:rFonts w:ascii="Arial" w:hAnsi="Arial" w:cs="Arial"/>
        </w:rPr>
        <w:t xml:space="preserve"> involved in extracellular electron transport</w:t>
      </w:r>
      <w:r w:rsidR="00CD319B" w:rsidRPr="00FD7EA4">
        <w:rPr>
          <w:rFonts w:ascii="Arial" w:hAnsi="Arial" w:cs="Arial"/>
        </w:rPr>
        <w:t xml:space="preserve"> and substrate reduction</w:t>
      </w:r>
      <w:r w:rsidR="002C2CE4" w:rsidRPr="00FD7EA4">
        <w:rPr>
          <w:rFonts w:ascii="Arial" w:hAnsi="Arial" w:cs="Arial"/>
        </w:rPr>
        <w:t>.</w:t>
      </w:r>
      <w:r w:rsidR="00BA6866" w:rsidRPr="00FD7EA4">
        <w:rPr>
          <w:rFonts w:ascii="Arial" w:hAnsi="Arial" w:cs="Arial"/>
        </w:rPr>
        <w:t xml:space="preserve"> (A) The MtrCAB </w:t>
      </w:r>
      <w:proofErr w:type="spellStart"/>
      <w:r w:rsidR="00CD319B" w:rsidRPr="00FD7EA4">
        <w:rPr>
          <w:rFonts w:ascii="Arial" w:hAnsi="Arial" w:cs="Arial"/>
        </w:rPr>
        <w:t>naowire</w:t>
      </w:r>
      <w:proofErr w:type="spellEnd"/>
      <w:r w:rsidR="00BA6866" w:rsidRPr="00FD7EA4">
        <w:rPr>
          <w:rFonts w:ascii="Arial" w:hAnsi="Arial" w:cs="Arial"/>
        </w:rPr>
        <w:t xml:space="preserve"> </w:t>
      </w:r>
      <w:r w:rsidR="00583C6E" w:rsidRPr="00FD7EA4">
        <w:rPr>
          <w:rFonts w:ascii="Arial" w:hAnsi="Arial" w:cs="Arial"/>
        </w:rPr>
        <w:t>(</w:t>
      </w:r>
      <w:r w:rsidR="006909D4" w:rsidRPr="00FD7EA4">
        <w:rPr>
          <w:rFonts w:ascii="Arial" w:hAnsi="Arial" w:cs="Arial"/>
        </w:rPr>
        <w:t xml:space="preserve">PDB ID. </w:t>
      </w:r>
      <w:r w:rsidR="00974994" w:rsidRPr="00FD7EA4">
        <w:rPr>
          <w:rFonts w:ascii="Arial" w:hAnsi="Arial" w:cs="Arial"/>
        </w:rPr>
        <w:t>6R2Q</w:t>
      </w:r>
      <w:r w:rsidR="00583C6E" w:rsidRPr="00FD7EA4">
        <w:rPr>
          <w:rFonts w:ascii="Arial" w:hAnsi="Arial" w:cs="Arial"/>
        </w:rPr>
        <w:t xml:space="preserve">) </w:t>
      </w:r>
      <w:r w:rsidR="006C0CF2" w:rsidRPr="00FD7EA4">
        <w:rPr>
          <w:rFonts w:ascii="Arial" w:hAnsi="Arial" w:cs="Arial"/>
        </w:rPr>
        <w:t xml:space="preserve">receives electrons from the periplasm and electrons are transported </w:t>
      </w:r>
      <w:r w:rsidR="00CC2B14" w:rsidRPr="00FD7EA4">
        <w:rPr>
          <w:rFonts w:ascii="Arial" w:hAnsi="Arial" w:cs="Arial"/>
        </w:rPr>
        <w:t>using</w:t>
      </w:r>
      <w:r w:rsidR="006C0CF2" w:rsidRPr="00FD7EA4">
        <w:rPr>
          <w:rFonts w:ascii="Arial" w:hAnsi="Arial" w:cs="Arial"/>
        </w:rPr>
        <w:t xml:space="preserve"> a 20 heme</w:t>
      </w:r>
      <w:r w:rsidR="00CC2B14" w:rsidRPr="00FD7EA4">
        <w:rPr>
          <w:rFonts w:ascii="Arial" w:hAnsi="Arial" w:cs="Arial"/>
        </w:rPr>
        <w:t xml:space="preserve"> to the surface of the cell. </w:t>
      </w:r>
      <w:proofErr w:type="spellStart"/>
      <w:r w:rsidR="00CC2B14" w:rsidRPr="00FD7EA4">
        <w:rPr>
          <w:rFonts w:ascii="Arial" w:hAnsi="Arial" w:cs="Arial"/>
        </w:rPr>
        <w:t>OmcA</w:t>
      </w:r>
      <w:proofErr w:type="spellEnd"/>
      <w:r w:rsidR="00CC2B14" w:rsidRPr="00FD7EA4">
        <w:rPr>
          <w:rFonts w:ascii="Arial" w:hAnsi="Arial" w:cs="Arial"/>
        </w:rPr>
        <w:t xml:space="preserve"> </w:t>
      </w:r>
      <w:r w:rsidR="00983593" w:rsidRPr="00FD7EA4">
        <w:rPr>
          <w:rFonts w:ascii="Arial" w:hAnsi="Arial" w:cs="Arial"/>
        </w:rPr>
        <w:t>(</w:t>
      </w:r>
      <w:r w:rsidR="006909D4" w:rsidRPr="00FD7EA4">
        <w:rPr>
          <w:rFonts w:ascii="Arial" w:hAnsi="Arial" w:cs="Arial"/>
        </w:rPr>
        <w:t xml:space="preserve">PDB ID. </w:t>
      </w:r>
      <w:r w:rsidR="00983593" w:rsidRPr="00FD7EA4">
        <w:rPr>
          <w:rFonts w:ascii="Arial" w:hAnsi="Arial" w:cs="Arial"/>
        </w:rPr>
        <w:t xml:space="preserve">4LMH) </w:t>
      </w:r>
      <w:r w:rsidR="00804A80" w:rsidRPr="00FD7EA4">
        <w:rPr>
          <w:rFonts w:ascii="Arial" w:hAnsi="Arial" w:cs="Arial"/>
        </w:rPr>
        <w:t xml:space="preserve">likely receives electrons from </w:t>
      </w:r>
      <w:r w:rsidR="002A7206" w:rsidRPr="00FD7EA4">
        <w:rPr>
          <w:rFonts w:ascii="Arial" w:hAnsi="Arial" w:cs="Arial"/>
        </w:rPr>
        <w:t>MtrC</w:t>
      </w:r>
      <w:r w:rsidR="00983593" w:rsidRPr="00FD7EA4">
        <w:rPr>
          <w:rFonts w:ascii="Arial" w:hAnsi="Arial" w:cs="Arial"/>
        </w:rPr>
        <w:t xml:space="preserve">. </w:t>
      </w:r>
      <w:r w:rsidR="00FA5A81" w:rsidRPr="00FD7EA4">
        <w:rPr>
          <w:rFonts w:ascii="Arial" w:hAnsi="Arial" w:cs="Arial"/>
        </w:rPr>
        <w:t>(B)</w:t>
      </w:r>
      <w:r w:rsidR="00CD319B" w:rsidRPr="00FD7EA4">
        <w:rPr>
          <w:rFonts w:ascii="Arial" w:hAnsi="Arial" w:cs="Arial"/>
        </w:rPr>
        <w:t xml:space="preserve"> The OmcS</w:t>
      </w:r>
      <w:r w:rsidR="005E32FD" w:rsidRPr="00FD7EA4">
        <w:rPr>
          <w:rFonts w:ascii="Arial" w:hAnsi="Arial" w:cs="Arial"/>
        </w:rPr>
        <w:t xml:space="preserve"> (</w:t>
      </w:r>
      <w:r w:rsidR="006909D4" w:rsidRPr="00FD7EA4">
        <w:rPr>
          <w:rFonts w:ascii="Arial" w:hAnsi="Arial" w:cs="Arial"/>
        </w:rPr>
        <w:t xml:space="preserve">PDB ID. </w:t>
      </w:r>
      <w:r w:rsidR="005E32FD" w:rsidRPr="00FD7EA4">
        <w:rPr>
          <w:rFonts w:ascii="Arial" w:hAnsi="Arial" w:cs="Arial"/>
        </w:rPr>
        <w:t>6EF8)</w:t>
      </w:r>
      <w:r w:rsidR="00CD319B" w:rsidRPr="00FD7EA4">
        <w:rPr>
          <w:rFonts w:ascii="Arial" w:hAnsi="Arial" w:cs="Arial"/>
        </w:rPr>
        <w:t xml:space="preserve"> nanowire from</w:t>
      </w:r>
      <w:r w:rsidR="00CD319B" w:rsidRPr="00FD7EA4">
        <w:rPr>
          <w:rFonts w:ascii="Arial" w:hAnsi="Arial" w:cs="Arial"/>
          <w:i/>
          <w:iCs/>
        </w:rPr>
        <w:t xml:space="preserve"> Geobacter </w:t>
      </w:r>
      <w:proofErr w:type="spellStart"/>
      <w:r w:rsidR="00CD319B" w:rsidRPr="00FD7EA4">
        <w:rPr>
          <w:rFonts w:ascii="Arial" w:hAnsi="Arial" w:cs="Arial"/>
          <w:i/>
          <w:iCs/>
        </w:rPr>
        <w:t>sulfurreducens</w:t>
      </w:r>
      <w:proofErr w:type="spellEnd"/>
      <w:r w:rsidR="00CD319B" w:rsidRPr="00FD7EA4">
        <w:rPr>
          <w:rFonts w:ascii="Arial" w:hAnsi="Arial" w:cs="Arial"/>
          <w:i/>
          <w:iCs/>
        </w:rPr>
        <w:t xml:space="preserve"> </w:t>
      </w:r>
      <w:r w:rsidR="00CD319B" w:rsidRPr="00FD7EA4">
        <w:rPr>
          <w:rFonts w:ascii="Arial" w:hAnsi="Arial" w:cs="Arial"/>
        </w:rPr>
        <w:t>i</w:t>
      </w:r>
      <w:r w:rsidR="005E32FD" w:rsidRPr="00FD7EA4">
        <w:rPr>
          <w:rFonts w:ascii="Arial" w:hAnsi="Arial" w:cs="Arial"/>
        </w:rPr>
        <w:t xml:space="preserve">s </w:t>
      </w:r>
      <w:r w:rsidR="007447DD" w:rsidRPr="00FD7EA4">
        <w:rPr>
          <w:rFonts w:ascii="Arial" w:hAnsi="Arial" w:cs="Arial"/>
        </w:rPr>
        <w:t>isolated</w:t>
      </w:r>
      <w:r w:rsidR="005E32FD" w:rsidRPr="00FD7EA4">
        <w:rPr>
          <w:rFonts w:ascii="Arial" w:hAnsi="Arial" w:cs="Arial"/>
        </w:rPr>
        <w:t xml:space="preserve"> the surface of the cell, it i</w:t>
      </w:r>
      <w:r w:rsidR="007447DD" w:rsidRPr="00FD7EA4">
        <w:rPr>
          <w:rFonts w:ascii="Arial" w:hAnsi="Arial" w:cs="Arial"/>
        </w:rPr>
        <w:t xml:space="preserve">s proposed </w:t>
      </w:r>
      <w:r w:rsidR="00AD4357" w:rsidRPr="00FD7EA4">
        <w:rPr>
          <w:rFonts w:ascii="Arial" w:hAnsi="Arial" w:cs="Arial"/>
        </w:rPr>
        <w:t xml:space="preserve">that OmcS is assembled inside the cell and passes through the </w:t>
      </w:r>
      <w:proofErr w:type="spellStart"/>
      <w:r w:rsidR="00AD4357" w:rsidRPr="00FD7EA4">
        <w:rPr>
          <w:rFonts w:ascii="Arial" w:hAnsi="Arial" w:cs="Arial"/>
        </w:rPr>
        <w:t>Pil</w:t>
      </w:r>
      <w:r w:rsidR="001F37AA">
        <w:rPr>
          <w:rFonts w:ascii="Arial" w:hAnsi="Arial" w:cs="Arial"/>
        </w:rPr>
        <w:t>A</w:t>
      </w:r>
      <w:proofErr w:type="spellEnd"/>
      <w:r w:rsidR="00C26C00" w:rsidRPr="00FD7EA4">
        <w:rPr>
          <w:rFonts w:ascii="Arial" w:hAnsi="Arial" w:cs="Arial"/>
        </w:rPr>
        <w:t xml:space="preserve"> secretory system. </w:t>
      </w:r>
    </w:p>
    <w:p w14:paraId="66437D1D" w14:textId="77777777" w:rsidR="00E27792" w:rsidRPr="00FD7EA4" w:rsidRDefault="00E27792" w:rsidP="00243E80">
      <w:pPr>
        <w:jc w:val="both"/>
        <w:rPr>
          <w:rFonts w:ascii="Arial" w:hAnsi="Arial" w:cs="Arial"/>
        </w:rPr>
      </w:pPr>
    </w:p>
    <w:p w14:paraId="6149F9C8" w14:textId="0E0E2EEB" w:rsidR="00E27792" w:rsidRPr="00FD7EA4" w:rsidRDefault="00E27792" w:rsidP="00243E80">
      <w:pPr>
        <w:jc w:val="both"/>
        <w:rPr>
          <w:rFonts w:ascii="Arial" w:hAnsi="Arial" w:cs="Arial"/>
        </w:rPr>
      </w:pPr>
    </w:p>
    <w:sectPr w:rsidR="00E27792" w:rsidRPr="00FD7EA4" w:rsidSect="00AA5CB5">
      <w:pgSz w:w="11900" w:h="16840"/>
      <w:pgMar w:top="1440" w:right="1440" w:bottom="1440" w:left="2268" w:header="709" w:footer="709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125"/>
  <w:removePersonalInformation/>
  <w:doNotDisplayPageBoundaries/>
  <w:activeWritingStyle w:appName="MSWord" w:lang="en-GB" w:vendorID="64" w:dllVersion="0" w:nlCheck="1" w:checkStyle="0"/>
  <w:activeWritingStyle w:appName="MSWord" w:lang="en-US" w:vendorID="64" w:dllVersion="0" w:nlCheck="1" w:checkStyle="0"/>
  <w:activeWritingStyle w:appName="MSWord" w:lang="en-GB" w:vendorID="64" w:dllVersion="4096" w:nlCheck="1" w:checkStyle="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urrent Opinion Plant Bio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seta0a2vd02x2ev9aqprd5yzt52wzrtspt5&quot;&gt;current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/record-ids&gt;&lt;/item&gt;&lt;/Libraries&gt;"/>
  </w:docVars>
  <w:rsids>
    <w:rsidRoot w:val="00480797"/>
    <w:rsid w:val="00000A6D"/>
    <w:rsid w:val="00000FB3"/>
    <w:rsid w:val="00001C03"/>
    <w:rsid w:val="00002072"/>
    <w:rsid w:val="00004E96"/>
    <w:rsid w:val="00006F6F"/>
    <w:rsid w:val="00013207"/>
    <w:rsid w:val="000154AD"/>
    <w:rsid w:val="000158D6"/>
    <w:rsid w:val="00017B7C"/>
    <w:rsid w:val="0002011C"/>
    <w:rsid w:val="000218F1"/>
    <w:rsid w:val="00021B53"/>
    <w:rsid w:val="00021DA7"/>
    <w:rsid w:val="000221E9"/>
    <w:rsid w:val="000275AB"/>
    <w:rsid w:val="00030631"/>
    <w:rsid w:val="00032D91"/>
    <w:rsid w:val="00033063"/>
    <w:rsid w:val="0003391D"/>
    <w:rsid w:val="00035156"/>
    <w:rsid w:val="00043BB0"/>
    <w:rsid w:val="000458C2"/>
    <w:rsid w:val="00052FD2"/>
    <w:rsid w:val="00053E8A"/>
    <w:rsid w:val="00053F45"/>
    <w:rsid w:val="00055C83"/>
    <w:rsid w:val="000612BB"/>
    <w:rsid w:val="000617F4"/>
    <w:rsid w:val="000651A7"/>
    <w:rsid w:val="0006592B"/>
    <w:rsid w:val="000706E0"/>
    <w:rsid w:val="00070C30"/>
    <w:rsid w:val="00070E63"/>
    <w:rsid w:val="00070FDA"/>
    <w:rsid w:val="00073928"/>
    <w:rsid w:val="00073A10"/>
    <w:rsid w:val="000743F2"/>
    <w:rsid w:val="000773F7"/>
    <w:rsid w:val="00081C5D"/>
    <w:rsid w:val="00083EFD"/>
    <w:rsid w:val="000847F5"/>
    <w:rsid w:val="00084C62"/>
    <w:rsid w:val="0008511C"/>
    <w:rsid w:val="00085DD2"/>
    <w:rsid w:val="00086611"/>
    <w:rsid w:val="00086831"/>
    <w:rsid w:val="00086F0C"/>
    <w:rsid w:val="0008746E"/>
    <w:rsid w:val="00091F1A"/>
    <w:rsid w:val="0009202B"/>
    <w:rsid w:val="000926F3"/>
    <w:rsid w:val="0009386C"/>
    <w:rsid w:val="0009567F"/>
    <w:rsid w:val="000960C0"/>
    <w:rsid w:val="000A4E37"/>
    <w:rsid w:val="000A6435"/>
    <w:rsid w:val="000A714B"/>
    <w:rsid w:val="000C02CC"/>
    <w:rsid w:val="000C0B45"/>
    <w:rsid w:val="000C2143"/>
    <w:rsid w:val="000C46A9"/>
    <w:rsid w:val="000C4B2A"/>
    <w:rsid w:val="000C51D5"/>
    <w:rsid w:val="000D31C1"/>
    <w:rsid w:val="000E043A"/>
    <w:rsid w:val="000E06DA"/>
    <w:rsid w:val="000E3AFF"/>
    <w:rsid w:val="000E4691"/>
    <w:rsid w:val="000E7832"/>
    <w:rsid w:val="000F2858"/>
    <w:rsid w:val="000F4DED"/>
    <w:rsid w:val="000F509E"/>
    <w:rsid w:val="000F7AB3"/>
    <w:rsid w:val="00106BC5"/>
    <w:rsid w:val="001074F8"/>
    <w:rsid w:val="00107A38"/>
    <w:rsid w:val="0011033C"/>
    <w:rsid w:val="00111FD4"/>
    <w:rsid w:val="0011231B"/>
    <w:rsid w:val="00115D3B"/>
    <w:rsid w:val="0011675A"/>
    <w:rsid w:val="0012030E"/>
    <w:rsid w:val="00120FDF"/>
    <w:rsid w:val="0012107A"/>
    <w:rsid w:val="00125DBF"/>
    <w:rsid w:val="00126CB2"/>
    <w:rsid w:val="00130655"/>
    <w:rsid w:val="00137AC4"/>
    <w:rsid w:val="00144465"/>
    <w:rsid w:val="00144868"/>
    <w:rsid w:val="00144C2A"/>
    <w:rsid w:val="00144DE0"/>
    <w:rsid w:val="001455E7"/>
    <w:rsid w:val="0014692E"/>
    <w:rsid w:val="00152530"/>
    <w:rsid w:val="00155C87"/>
    <w:rsid w:val="00157E0C"/>
    <w:rsid w:val="00160A4C"/>
    <w:rsid w:val="00165381"/>
    <w:rsid w:val="0016787F"/>
    <w:rsid w:val="00167A83"/>
    <w:rsid w:val="001700D9"/>
    <w:rsid w:val="00170184"/>
    <w:rsid w:val="00172666"/>
    <w:rsid w:val="00173CCF"/>
    <w:rsid w:val="001743C1"/>
    <w:rsid w:val="0017493B"/>
    <w:rsid w:val="00174B2F"/>
    <w:rsid w:val="00174DE5"/>
    <w:rsid w:val="00175433"/>
    <w:rsid w:val="0017613C"/>
    <w:rsid w:val="00176A74"/>
    <w:rsid w:val="00176B9A"/>
    <w:rsid w:val="00177D62"/>
    <w:rsid w:val="00180391"/>
    <w:rsid w:val="00182C28"/>
    <w:rsid w:val="0018386D"/>
    <w:rsid w:val="0018615E"/>
    <w:rsid w:val="00190BC8"/>
    <w:rsid w:val="001912E2"/>
    <w:rsid w:val="00193122"/>
    <w:rsid w:val="001941CA"/>
    <w:rsid w:val="00195849"/>
    <w:rsid w:val="00196988"/>
    <w:rsid w:val="00196C76"/>
    <w:rsid w:val="00196EBA"/>
    <w:rsid w:val="001A1004"/>
    <w:rsid w:val="001A1010"/>
    <w:rsid w:val="001A158A"/>
    <w:rsid w:val="001A4145"/>
    <w:rsid w:val="001A58E9"/>
    <w:rsid w:val="001B0E87"/>
    <w:rsid w:val="001B185D"/>
    <w:rsid w:val="001B1AA1"/>
    <w:rsid w:val="001B2694"/>
    <w:rsid w:val="001B7138"/>
    <w:rsid w:val="001C1AAC"/>
    <w:rsid w:val="001C267B"/>
    <w:rsid w:val="001C43C2"/>
    <w:rsid w:val="001C4B30"/>
    <w:rsid w:val="001C51D1"/>
    <w:rsid w:val="001C558A"/>
    <w:rsid w:val="001C55BA"/>
    <w:rsid w:val="001C6C94"/>
    <w:rsid w:val="001D0779"/>
    <w:rsid w:val="001D1223"/>
    <w:rsid w:val="001D3154"/>
    <w:rsid w:val="001D48A2"/>
    <w:rsid w:val="001D4B1C"/>
    <w:rsid w:val="001D51DD"/>
    <w:rsid w:val="001D6F66"/>
    <w:rsid w:val="001E0E52"/>
    <w:rsid w:val="001E523E"/>
    <w:rsid w:val="001E6790"/>
    <w:rsid w:val="001F0DFE"/>
    <w:rsid w:val="001F1821"/>
    <w:rsid w:val="001F1950"/>
    <w:rsid w:val="001F2B0E"/>
    <w:rsid w:val="001F37AA"/>
    <w:rsid w:val="001F535C"/>
    <w:rsid w:val="0020262C"/>
    <w:rsid w:val="00204436"/>
    <w:rsid w:val="00205596"/>
    <w:rsid w:val="0021170A"/>
    <w:rsid w:val="002121E4"/>
    <w:rsid w:val="00212BBE"/>
    <w:rsid w:val="00213D1F"/>
    <w:rsid w:val="00214947"/>
    <w:rsid w:val="00216716"/>
    <w:rsid w:val="00217337"/>
    <w:rsid w:val="0021781F"/>
    <w:rsid w:val="00221BCD"/>
    <w:rsid w:val="00226F6C"/>
    <w:rsid w:val="0022763E"/>
    <w:rsid w:val="00230162"/>
    <w:rsid w:val="002309CB"/>
    <w:rsid w:val="00230B64"/>
    <w:rsid w:val="002314F5"/>
    <w:rsid w:val="00233309"/>
    <w:rsid w:val="0023460E"/>
    <w:rsid w:val="00242DDE"/>
    <w:rsid w:val="002438AF"/>
    <w:rsid w:val="00243E80"/>
    <w:rsid w:val="002444EA"/>
    <w:rsid w:val="002471A4"/>
    <w:rsid w:val="002510DC"/>
    <w:rsid w:val="0025227F"/>
    <w:rsid w:val="0025305D"/>
    <w:rsid w:val="002537A6"/>
    <w:rsid w:val="0026108E"/>
    <w:rsid w:val="00262B16"/>
    <w:rsid w:val="002657E0"/>
    <w:rsid w:val="00267260"/>
    <w:rsid w:val="00270E3F"/>
    <w:rsid w:val="00272F3E"/>
    <w:rsid w:val="00273305"/>
    <w:rsid w:val="00276DB5"/>
    <w:rsid w:val="002836AA"/>
    <w:rsid w:val="00283C04"/>
    <w:rsid w:val="00286ECB"/>
    <w:rsid w:val="00290F56"/>
    <w:rsid w:val="00292D51"/>
    <w:rsid w:val="00293DBA"/>
    <w:rsid w:val="0029439A"/>
    <w:rsid w:val="002A059F"/>
    <w:rsid w:val="002A56A5"/>
    <w:rsid w:val="002A7206"/>
    <w:rsid w:val="002B1556"/>
    <w:rsid w:val="002B176B"/>
    <w:rsid w:val="002B1D97"/>
    <w:rsid w:val="002B27A2"/>
    <w:rsid w:val="002B2F0B"/>
    <w:rsid w:val="002B3E67"/>
    <w:rsid w:val="002C1D1F"/>
    <w:rsid w:val="002C29AB"/>
    <w:rsid w:val="002C29CE"/>
    <w:rsid w:val="002C2CE4"/>
    <w:rsid w:val="002C7A03"/>
    <w:rsid w:val="002C7CAF"/>
    <w:rsid w:val="002D3A00"/>
    <w:rsid w:val="002D5284"/>
    <w:rsid w:val="002D6CBD"/>
    <w:rsid w:val="002E0277"/>
    <w:rsid w:val="002E0C48"/>
    <w:rsid w:val="002E2EA0"/>
    <w:rsid w:val="002E575A"/>
    <w:rsid w:val="002F05C3"/>
    <w:rsid w:val="002F21EA"/>
    <w:rsid w:val="002F6450"/>
    <w:rsid w:val="002F6F70"/>
    <w:rsid w:val="002F7B45"/>
    <w:rsid w:val="00300E6F"/>
    <w:rsid w:val="00302F2F"/>
    <w:rsid w:val="0030644B"/>
    <w:rsid w:val="003066E8"/>
    <w:rsid w:val="00307978"/>
    <w:rsid w:val="00311CB5"/>
    <w:rsid w:val="003149C2"/>
    <w:rsid w:val="00317357"/>
    <w:rsid w:val="00322BFC"/>
    <w:rsid w:val="003238B5"/>
    <w:rsid w:val="00323F63"/>
    <w:rsid w:val="00324164"/>
    <w:rsid w:val="00326BD9"/>
    <w:rsid w:val="00332116"/>
    <w:rsid w:val="00332DF1"/>
    <w:rsid w:val="00335843"/>
    <w:rsid w:val="00342E5C"/>
    <w:rsid w:val="00343A22"/>
    <w:rsid w:val="00345A33"/>
    <w:rsid w:val="00352767"/>
    <w:rsid w:val="003529FB"/>
    <w:rsid w:val="0035380D"/>
    <w:rsid w:val="00353A77"/>
    <w:rsid w:val="00356C2F"/>
    <w:rsid w:val="0035706E"/>
    <w:rsid w:val="00357B3B"/>
    <w:rsid w:val="003616A2"/>
    <w:rsid w:val="003624C0"/>
    <w:rsid w:val="003631CE"/>
    <w:rsid w:val="0036436D"/>
    <w:rsid w:val="00366360"/>
    <w:rsid w:val="003710CA"/>
    <w:rsid w:val="003714BA"/>
    <w:rsid w:val="00371EF4"/>
    <w:rsid w:val="003768CE"/>
    <w:rsid w:val="00376903"/>
    <w:rsid w:val="003770D5"/>
    <w:rsid w:val="0037718F"/>
    <w:rsid w:val="00380653"/>
    <w:rsid w:val="00382EB7"/>
    <w:rsid w:val="00382F45"/>
    <w:rsid w:val="00393AAE"/>
    <w:rsid w:val="003949E7"/>
    <w:rsid w:val="00395F2B"/>
    <w:rsid w:val="003964FC"/>
    <w:rsid w:val="0039797A"/>
    <w:rsid w:val="003A09EC"/>
    <w:rsid w:val="003A2FC2"/>
    <w:rsid w:val="003A3998"/>
    <w:rsid w:val="003A69AF"/>
    <w:rsid w:val="003B01E8"/>
    <w:rsid w:val="003B1536"/>
    <w:rsid w:val="003B1715"/>
    <w:rsid w:val="003B3A0E"/>
    <w:rsid w:val="003B52D9"/>
    <w:rsid w:val="003B61C3"/>
    <w:rsid w:val="003C41EC"/>
    <w:rsid w:val="003C463D"/>
    <w:rsid w:val="003C670E"/>
    <w:rsid w:val="003C7349"/>
    <w:rsid w:val="003C740A"/>
    <w:rsid w:val="003C7859"/>
    <w:rsid w:val="003C78CD"/>
    <w:rsid w:val="003D03EE"/>
    <w:rsid w:val="003D3EBA"/>
    <w:rsid w:val="003D4B84"/>
    <w:rsid w:val="003E4249"/>
    <w:rsid w:val="003E49C8"/>
    <w:rsid w:val="003E5FD5"/>
    <w:rsid w:val="003F086C"/>
    <w:rsid w:val="003F4CAD"/>
    <w:rsid w:val="00400DBE"/>
    <w:rsid w:val="004018B7"/>
    <w:rsid w:val="004025DC"/>
    <w:rsid w:val="00405157"/>
    <w:rsid w:val="00407CD3"/>
    <w:rsid w:val="00410321"/>
    <w:rsid w:val="00410E00"/>
    <w:rsid w:val="00411D8E"/>
    <w:rsid w:val="0041224F"/>
    <w:rsid w:val="004122EC"/>
    <w:rsid w:val="00414C8F"/>
    <w:rsid w:val="00414E69"/>
    <w:rsid w:val="00420889"/>
    <w:rsid w:val="004212B8"/>
    <w:rsid w:val="0042402B"/>
    <w:rsid w:val="004262FB"/>
    <w:rsid w:val="00430509"/>
    <w:rsid w:val="00430F4B"/>
    <w:rsid w:val="00431C15"/>
    <w:rsid w:val="00433443"/>
    <w:rsid w:val="004439B8"/>
    <w:rsid w:val="00450250"/>
    <w:rsid w:val="00453F43"/>
    <w:rsid w:val="00455DCF"/>
    <w:rsid w:val="004564D7"/>
    <w:rsid w:val="00460039"/>
    <w:rsid w:val="00470F2C"/>
    <w:rsid w:val="004739FE"/>
    <w:rsid w:val="00473F76"/>
    <w:rsid w:val="00474D8C"/>
    <w:rsid w:val="00480797"/>
    <w:rsid w:val="00480FB8"/>
    <w:rsid w:val="00481705"/>
    <w:rsid w:val="004830DF"/>
    <w:rsid w:val="004841CC"/>
    <w:rsid w:val="00484F2D"/>
    <w:rsid w:val="00486B2F"/>
    <w:rsid w:val="00490055"/>
    <w:rsid w:val="0049100D"/>
    <w:rsid w:val="00492586"/>
    <w:rsid w:val="00494F21"/>
    <w:rsid w:val="004957D9"/>
    <w:rsid w:val="004A023D"/>
    <w:rsid w:val="004A1488"/>
    <w:rsid w:val="004A4FF9"/>
    <w:rsid w:val="004A56DF"/>
    <w:rsid w:val="004A75C4"/>
    <w:rsid w:val="004B0D80"/>
    <w:rsid w:val="004B1983"/>
    <w:rsid w:val="004B2D0E"/>
    <w:rsid w:val="004B2DB3"/>
    <w:rsid w:val="004B3061"/>
    <w:rsid w:val="004B4D1C"/>
    <w:rsid w:val="004C161F"/>
    <w:rsid w:val="004C170B"/>
    <w:rsid w:val="004C2873"/>
    <w:rsid w:val="004C2B80"/>
    <w:rsid w:val="004C5223"/>
    <w:rsid w:val="004D1A8B"/>
    <w:rsid w:val="004D33CF"/>
    <w:rsid w:val="004D534A"/>
    <w:rsid w:val="004D596C"/>
    <w:rsid w:val="004D6798"/>
    <w:rsid w:val="004D79C4"/>
    <w:rsid w:val="004D7E76"/>
    <w:rsid w:val="004E1A97"/>
    <w:rsid w:val="004E1D1F"/>
    <w:rsid w:val="004E6AE2"/>
    <w:rsid w:val="004E7A44"/>
    <w:rsid w:val="004F2F42"/>
    <w:rsid w:val="004F31A4"/>
    <w:rsid w:val="004F4E0E"/>
    <w:rsid w:val="00503318"/>
    <w:rsid w:val="00506B27"/>
    <w:rsid w:val="00510077"/>
    <w:rsid w:val="00510776"/>
    <w:rsid w:val="0051273F"/>
    <w:rsid w:val="00514EF6"/>
    <w:rsid w:val="00521CE2"/>
    <w:rsid w:val="00523B41"/>
    <w:rsid w:val="0052529E"/>
    <w:rsid w:val="0052664A"/>
    <w:rsid w:val="005267F6"/>
    <w:rsid w:val="00526FB8"/>
    <w:rsid w:val="00532797"/>
    <w:rsid w:val="005346A5"/>
    <w:rsid w:val="00534828"/>
    <w:rsid w:val="00535AE7"/>
    <w:rsid w:val="005373C2"/>
    <w:rsid w:val="00537E41"/>
    <w:rsid w:val="00537F18"/>
    <w:rsid w:val="0054293C"/>
    <w:rsid w:val="00542C16"/>
    <w:rsid w:val="00544552"/>
    <w:rsid w:val="005514F7"/>
    <w:rsid w:val="00557D6A"/>
    <w:rsid w:val="00557EFE"/>
    <w:rsid w:val="00561225"/>
    <w:rsid w:val="00565E8D"/>
    <w:rsid w:val="005670C8"/>
    <w:rsid w:val="00567923"/>
    <w:rsid w:val="00571857"/>
    <w:rsid w:val="00573119"/>
    <w:rsid w:val="00573A4E"/>
    <w:rsid w:val="00577DF7"/>
    <w:rsid w:val="00580AAB"/>
    <w:rsid w:val="00580EA1"/>
    <w:rsid w:val="00581409"/>
    <w:rsid w:val="005821FC"/>
    <w:rsid w:val="0058249B"/>
    <w:rsid w:val="00583C6E"/>
    <w:rsid w:val="00586624"/>
    <w:rsid w:val="00593E94"/>
    <w:rsid w:val="005957EA"/>
    <w:rsid w:val="0059691F"/>
    <w:rsid w:val="00597FC2"/>
    <w:rsid w:val="005A1328"/>
    <w:rsid w:val="005A250B"/>
    <w:rsid w:val="005A3517"/>
    <w:rsid w:val="005A42C7"/>
    <w:rsid w:val="005A677F"/>
    <w:rsid w:val="005B2B25"/>
    <w:rsid w:val="005B3347"/>
    <w:rsid w:val="005B4451"/>
    <w:rsid w:val="005B5980"/>
    <w:rsid w:val="005B6E1B"/>
    <w:rsid w:val="005C01B3"/>
    <w:rsid w:val="005C113F"/>
    <w:rsid w:val="005C5B5A"/>
    <w:rsid w:val="005C7DC5"/>
    <w:rsid w:val="005D1BCD"/>
    <w:rsid w:val="005D1C44"/>
    <w:rsid w:val="005D4CA4"/>
    <w:rsid w:val="005D5251"/>
    <w:rsid w:val="005E05CE"/>
    <w:rsid w:val="005E0AEC"/>
    <w:rsid w:val="005E32FD"/>
    <w:rsid w:val="005E3E3D"/>
    <w:rsid w:val="005E640E"/>
    <w:rsid w:val="005E7816"/>
    <w:rsid w:val="005F1D2D"/>
    <w:rsid w:val="005F4BE9"/>
    <w:rsid w:val="0060038A"/>
    <w:rsid w:val="0060151F"/>
    <w:rsid w:val="00602F7A"/>
    <w:rsid w:val="00605CB5"/>
    <w:rsid w:val="006075D1"/>
    <w:rsid w:val="0061064E"/>
    <w:rsid w:val="00610E29"/>
    <w:rsid w:val="006126D7"/>
    <w:rsid w:val="00612D21"/>
    <w:rsid w:val="0061386F"/>
    <w:rsid w:val="00613E3D"/>
    <w:rsid w:val="00615216"/>
    <w:rsid w:val="00624EF0"/>
    <w:rsid w:val="00625B57"/>
    <w:rsid w:val="00625FBB"/>
    <w:rsid w:val="006313A9"/>
    <w:rsid w:val="00636A92"/>
    <w:rsid w:val="006400EE"/>
    <w:rsid w:val="00640ADD"/>
    <w:rsid w:val="00644E00"/>
    <w:rsid w:val="00650AF9"/>
    <w:rsid w:val="00655736"/>
    <w:rsid w:val="00656F75"/>
    <w:rsid w:val="00661061"/>
    <w:rsid w:val="00663224"/>
    <w:rsid w:val="00664355"/>
    <w:rsid w:val="006644F2"/>
    <w:rsid w:val="006670A3"/>
    <w:rsid w:val="0067132B"/>
    <w:rsid w:val="00671B6B"/>
    <w:rsid w:val="0067216C"/>
    <w:rsid w:val="00672A8C"/>
    <w:rsid w:val="00673AA8"/>
    <w:rsid w:val="00673FB7"/>
    <w:rsid w:val="006740E3"/>
    <w:rsid w:val="006742DD"/>
    <w:rsid w:val="00676086"/>
    <w:rsid w:val="00676FD1"/>
    <w:rsid w:val="00685C98"/>
    <w:rsid w:val="006909D4"/>
    <w:rsid w:val="00694428"/>
    <w:rsid w:val="0069701F"/>
    <w:rsid w:val="00697B65"/>
    <w:rsid w:val="006A0502"/>
    <w:rsid w:val="006A0E7B"/>
    <w:rsid w:val="006A4A16"/>
    <w:rsid w:val="006A5472"/>
    <w:rsid w:val="006A5F59"/>
    <w:rsid w:val="006A6B25"/>
    <w:rsid w:val="006A6CB4"/>
    <w:rsid w:val="006A7978"/>
    <w:rsid w:val="006B0F6A"/>
    <w:rsid w:val="006B323D"/>
    <w:rsid w:val="006B344F"/>
    <w:rsid w:val="006B53C1"/>
    <w:rsid w:val="006B54EA"/>
    <w:rsid w:val="006B5F5D"/>
    <w:rsid w:val="006B7A01"/>
    <w:rsid w:val="006B7CD4"/>
    <w:rsid w:val="006C0CF2"/>
    <w:rsid w:val="006C27CB"/>
    <w:rsid w:val="006C383F"/>
    <w:rsid w:val="006C413F"/>
    <w:rsid w:val="006C45C5"/>
    <w:rsid w:val="006D1238"/>
    <w:rsid w:val="006D139F"/>
    <w:rsid w:val="006D13C6"/>
    <w:rsid w:val="006D3015"/>
    <w:rsid w:val="006D3AE9"/>
    <w:rsid w:val="006D43D8"/>
    <w:rsid w:val="006D4481"/>
    <w:rsid w:val="006D4C04"/>
    <w:rsid w:val="006E2EC0"/>
    <w:rsid w:val="006E5A9A"/>
    <w:rsid w:val="006F0707"/>
    <w:rsid w:val="006F2491"/>
    <w:rsid w:val="006F327E"/>
    <w:rsid w:val="006F78F4"/>
    <w:rsid w:val="006F79ED"/>
    <w:rsid w:val="007023BA"/>
    <w:rsid w:val="007035D2"/>
    <w:rsid w:val="0070499E"/>
    <w:rsid w:val="00704AB2"/>
    <w:rsid w:val="00706ED0"/>
    <w:rsid w:val="00713122"/>
    <w:rsid w:val="00713182"/>
    <w:rsid w:val="00715597"/>
    <w:rsid w:val="00717308"/>
    <w:rsid w:val="00717518"/>
    <w:rsid w:val="00720734"/>
    <w:rsid w:val="00724F09"/>
    <w:rsid w:val="00730B86"/>
    <w:rsid w:val="00730D3A"/>
    <w:rsid w:val="007323D9"/>
    <w:rsid w:val="007330BD"/>
    <w:rsid w:val="00736589"/>
    <w:rsid w:val="00736BEE"/>
    <w:rsid w:val="007400A7"/>
    <w:rsid w:val="0074134A"/>
    <w:rsid w:val="00742045"/>
    <w:rsid w:val="00742758"/>
    <w:rsid w:val="00742DFD"/>
    <w:rsid w:val="007447DD"/>
    <w:rsid w:val="00744CCF"/>
    <w:rsid w:val="00745DBE"/>
    <w:rsid w:val="00753108"/>
    <w:rsid w:val="00753B74"/>
    <w:rsid w:val="00753CDA"/>
    <w:rsid w:val="00757F7B"/>
    <w:rsid w:val="0076031E"/>
    <w:rsid w:val="00761E81"/>
    <w:rsid w:val="00762522"/>
    <w:rsid w:val="00764917"/>
    <w:rsid w:val="00764D0D"/>
    <w:rsid w:val="00765579"/>
    <w:rsid w:val="00767ACA"/>
    <w:rsid w:val="007700B9"/>
    <w:rsid w:val="0077219A"/>
    <w:rsid w:val="00772A93"/>
    <w:rsid w:val="007744F9"/>
    <w:rsid w:val="0077682B"/>
    <w:rsid w:val="0077717B"/>
    <w:rsid w:val="007808AC"/>
    <w:rsid w:val="00780DF9"/>
    <w:rsid w:val="007849BB"/>
    <w:rsid w:val="00784C92"/>
    <w:rsid w:val="007875C4"/>
    <w:rsid w:val="00790153"/>
    <w:rsid w:val="00793181"/>
    <w:rsid w:val="00794EAA"/>
    <w:rsid w:val="00795954"/>
    <w:rsid w:val="00795DB3"/>
    <w:rsid w:val="00795F70"/>
    <w:rsid w:val="007A1051"/>
    <w:rsid w:val="007A4307"/>
    <w:rsid w:val="007A4DED"/>
    <w:rsid w:val="007A53BE"/>
    <w:rsid w:val="007A5674"/>
    <w:rsid w:val="007A6BE6"/>
    <w:rsid w:val="007B3D83"/>
    <w:rsid w:val="007B6131"/>
    <w:rsid w:val="007C0316"/>
    <w:rsid w:val="007C1175"/>
    <w:rsid w:val="007C6305"/>
    <w:rsid w:val="007C6F56"/>
    <w:rsid w:val="007C762A"/>
    <w:rsid w:val="007D2FCC"/>
    <w:rsid w:val="007D3CE6"/>
    <w:rsid w:val="007D4F9B"/>
    <w:rsid w:val="007D7D6C"/>
    <w:rsid w:val="007E5B95"/>
    <w:rsid w:val="007E5C60"/>
    <w:rsid w:val="007E6286"/>
    <w:rsid w:val="007E6560"/>
    <w:rsid w:val="007E6E16"/>
    <w:rsid w:val="007F1B09"/>
    <w:rsid w:val="007F7D4E"/>
    <w:rsid w:val="00800122"/>
    <w:rsid w:val="00804A80"/>
    <w:rsid w:val="00807933"/>
    <w:rsid w:val="008112EA"/>
    <w:rsid w:val="00811807"/>
    <w:rsid w:val="00811BDC"/>
    <w:rsid w:val="008130BC"/>
    <w:rsid w:val="00814FA3"/>
    <w:rsid w:val="00816046"/>
    <w:rsid w:val="00816964"/>
    <w:rsid w:val="00816BFA"/>
    <w:rsid w:val="00825DAD"/>
    <w:rsid w:val="00826D08"/>
    <w:rsid w:val="00827815"/>
    <w:rsid w:val="00827E9F"/>
    <w:rsid w:val="00830F61"/>
    <w:rsid w:val="00831B2B"/>
    <w:rsid w:val="00834014"/>
    <w:rsid w:val="00845267"/>
    <w:rsid w:val="00845F45"/>
    <w:rsid w:val="00846AB1"/>
    <w:rsid w:val="0084781D"/>
    <w:rsid w:val="00847913"/>
    <w:rsid w:val="00850ECF"/>
    <w:rsid w:val="00851518"/>
    <w:rsid w:val="008558E1"/>
    <w:rsid w:val="00856318"/>
    <w:rsid w:val="00860FBD"/>
    <w:rsid w:val="0086109A"/>
    <w:rsid w:val="00862DA3"/>
    <w:rsid w:val="00862E4E"/>
    <w:rsid w:val="00863020"/>
    <w:rsid w:val="008635FB"/>
    <w:rsid w:val="0086361E"/>
    <w:rsid w:val="008641E7"/>
    <w:rsid w:val="0086688D"/>
    <w:rsid w:val="00866E0B"/>
    <w:rsid w:val="0086782D"/>
    <w:rsid w:val="00867D48"/>
    <w:rsid w:val="0087496C"/>
    <w:rsid w:val="00876172"/>
    <w:rsid w:val="00876FF6"/>
    <w:rsid w:val="00881020"/>
    <w:rsid w:val="00883166"/>
    <w:rsid w:val="00893A70"/>
    <w:rsid w:val="0089746A"/>
    <w:rsid w:val="008A4691"/>
    <w:rsid w:val="008B0A44"/>
    <w:rsid w:val="008B2277"/>
    <w:rsid w:val="008B320A"/>
    <w:rsid w:val="008B3AD7"/>
    <w:rsid w:val="008B5148"/>
    <w:rsid w:val="008B5FCE"/>
    <w:rsid w:val="008B6E1A"/>
    <w:rsid w:val="008B7907"/>
    <w:rsid w:val="008C0418"/>
    <w:rsid w:val="008C079D"/>
    <w:rsid w:val="008C1AF8"/>
    <w:rsid w:val="008C1E7A"/>
    <w:rsid w:val="008C2C91"/>
    <w:rsid w:val="008C44D0"/>
    <w:rsid w:val="008C467B"/>
    <w:rsid w:val="008C50AF"/>
    <w:rsid w:val="008C74EA"/>
    <w:rsid w:val="008C7D9E"/>
    <w:rsid w:val="008D0F4D"/>
    <w:rsid w:val="008D2884"/>
    <w:rsid w:val="008D30BD"/>
    <w:rsid w:val="008D49DC"/>
    <w:rsid w:val="008D61F3"/>
    <w:rsid w:val="008E2FC7"/>
    <w:rsid w:val="008E68BC"/>
    <w:rsid w:val="008E6A45"/>
    <w:rsid w:val="008F3976"/>
    <w:rsid w:val="008F4853"/>
    <w:rsid w:val="008F76FF"/>
    <w:rsid w:val="00901A70"/>
    <w:rsid w:val="00902CC6"/>
    <w:rsid w:val="00903F7B"/>
    <w:rsid w:val="00906641"/>
    <w:rsid w:val="009121EB"/>
    <w:rsid w:val="009132DA"/>
    <w:rsid w:val="00916A7F"/>
    <w:rsid w:val="00917733"/>
    <w:rsid w:val="00917A4E"/>
    <w:rsid w:val="00917E58"/>
    <w:rsid w:val="00921872"/>
    <w:rsid w:val="0092285C"/>
    <w:rsid w:val="00922EB4"/>
    <w:rsid w:val="00924EC9"/>
    <w:rsid w:val="0093102D"/>
    <w:rsid w:val="00933B3E"/>
    <w:rsid w:val="0093758B"/>
    <w:rsid w:val="00942B4C"/>
    <w:rsid w:val="009453EB"/>
    <w:rsid w:val="009467F4"/>
    <w:rsid w:val="00947984"/>
    <w:rsid w:val="0095229F"/>
    <w:rsid w:val="00953309"/>
    <w:rsid w:val="00953855"/>
    <w:rsid w:val="00953E76"/>
    <w:rsid w:val="00953F1E"/>
    <w:rsid w:val="0095522C"/>
    <w:rsid w:val="00955A72"/>
    <w:rsid w:val="00960FF6"/>
    <w:rsid w:val="009616FD"/>
    <w:rsid w:val="00961F56"/>
    <w:rsid w:val="00963C61"/>
    <w:rsid w:val="00964237"/>
    <w:rsid w:val="00971647"/>
    <w:rsid w:val="009734C9"/>
    <w:rsid w:val="00974205"/>
    <w:rsid w:val="009747A3"/>
    <w:rsid w:val="00974994"/>
    <w:rsid w:val="009752AB"/>
    <w:rsid w:val="00976C8C"/>
    <w:rsid w:val="009772AC"/>
    <w:rsid w:val="009777FC"/>
    <w:rsid w:val="00977EDC"/>
    <w:rsid w:val="00977EDE"/>
    <w:rsid w:val="00980323"/>
    <w:rsid w:val="00981D93"/>
    <w:rsid w:val="00983593"/>
    <w:rsid w:val="00984D9A"/>
    <w:rsid w:val="00987A04"/>
    <w:rsid w:val="009905F2"/>
    <w:rsid w:val="00994B8F"/>
    <w:rsid w:val="009964AC"/>
    <w:rsid w:val="009966F4"/>
    <w:rsid w:val="009A01DF"/>
    <w:rsid w:val="009A5FCB"/>
    <w:rsid w:val="009A6555"/>
    <w:rsid w:val="009A7819"/>
    <w:rsid w:val="009B0462"/>
    <w:rsid w:val="009B0950"/>
    <w:rsid w:val="009B2443"/>
    <w:rsid w:val="009B3FF8"/>
    <w:rsid w:val="009B614F"/>
    <w:rsid w:val="009B66AB"/>
    <w:rsid w:val="009B71C5"/>
    <w:rsid w:val="009B7508"/>
    <w:rsid w:val="009B7554"/>
    <w:rsid w:val="009B7D4E"/>
    <w:rsid w:val="009C2B34"/>
    <w:rsid w:val="009C5799"/>
    <w:rsid w:val="009D2C3F"/>
    <w:rsid w:val="009D30F8"/>
    <w:rsid w:val="009D6FA2"/>
    <w:rsid w:val="009E0BC5"/>
    <w:rsid w:val="009E13F0"/>
    <w:rsid w:val="009E7290"/>
    <w:rsid w:val="009E799A"/>
    <w:rsid w:val="009F008A"/>
    <w:rsid w:val="009F0500"/>
    <w:rsid w:val="009F051A"/>
    <w:rsid w:val="009F395F"/>
    <w:rsid w:val="009F465F"/>
    <w:rsid w:val="009F5105"/>
    <w:rsid w:val="009F5583"/>
    <w:rsid w:val="00A011B3"/>
    <w:rsid w:val="00A03824"/>
    <w:rsid w:val="00A06FA5"/>
    <w:rsid w:val="00A10F28"/>
    <w:rsid w:val="00A13F1B"/>
    <w:rsid w:val="00A16E85"/>
    <w:rsid w:val="00A215EF"/>
    <w:rsid w:val="00A2258B"/>
    <w:rsid w:val="00A229D5"/>
    <w:rsid w:val="00A26400"/>
    <w:rsid w:val="00A3244A"/>
    <w:rsid w:val="00A32C3C"/>
    <w:rsid w:val="00A32F51"/>
    <w:rsid w:val="00A32F72"/>
    <w:rsid w:val="00A35D7F"/>
    <w:rsid w:val="00A42493"/>
    <w:rsid w:val="00A443A2"/>
    <w:rsid w:val="00A451E9"/>
    <w:rsid w:val="00A45E1E"/>
    <w:rsid w:val="00A46F9C"/>
    <w:rsid w:val="00A479FF"/>
    <w:rsid w:val="00A50FD8"/>
    <w:rsid w:val="00A5220A"/>
    <w:rsid w:val="00A53613"/>
    <w:rsid w:val="00A56260"/>
    <w:rsid w:val="00A57F27"/>
    <w:rsid w:val="00A623E3"/>
    <w:rsid w:val="00A629B0"/>
    <w:rsid w:val="00A7078E"/>
    <w:rsid w:val="00A7197B"/>
    <w:rsid w:val="00A73137"/>
    <w:rsid w:val="00A746A6"/>
    <w:rsid w:val="00A77520"/>
    <w:rsid w:val="00A7768D"/>
    <w:rsid w:val="00A82106"/>
    <w:rsid w:val="00A8287D"/>
    <w:rsid w:val="00A83F5E"/>
    <w:rsid w:val="00A85783"/>
    <w:rsid w:val="00A865E8"/>
    <w:rsid w:val="00A86890"/>
    <w:rsid w:val="00A879C3"/>
    <w:rsid w:val="00A90FC1"/>
    <w:rsid w:val="00A93C4A"/>
    <w:rsid w:val="00A97AF4"/>
    <w:rsid w:val="00AA476E"/>
    <w:rsid w:val="00AA5CB5"/>
    <w:rsid w:val="00AA64A2"/>
    <w:rsid w:val="00AB235C"/>
    <w:rsid w:val="00AB2EA3"/>
    <w:rsid w:val="00AB3506"/>
    <w:rsid w:val="00AB3CDB"/>
    <w:rsid w:val="00AC3097"/>
    <w:rsid w:val="00AC4525"/>
    <w:rsid w:val="00AC5810"/>
    <w:rsid w:val="00AC5CF1"/>
    <w:rsid w:val="00AC7E9D"/>
    <w:rsid w:val="00AD0E5E"/>
    <w:rsid w:val="00AD1EA4"/>
    <w:rsid w:val="00AD4357"/>
    <w:rsid w:val="00AD62DA"/>
    <w:rsid w:val="00AE057E"/>
    <w:rsid w:val="00AE140F"/>
    <w:rsid w:val="00AE211C"/>
    <w:rsid w:val="00AE2940"/>
    <w:rsid w:val="00AE51AA"/>
    <w:rsid w:val="00AF7FE2"/>
    <w:rsid w:val="00B02CFF"/>
    <w:rsid w:val="00B050BE"/>
    <w:rsid w:val="00B07136"/>
    <w:rsid w:val="00B07AF6"/>
    <w:rsid w:val="00B110B3"/>
    <w:rsid w:val="00B11362"/>
    <w:rsid w:val="00B142C8"/>
    <w:rsid w:val="00B1704B"/>
    <w:rsid w:val="00B220D1"/>
    <w:rsid w:val="00B22561"/>
    <w:rsid w:val="00B241B8"/>
    <w:rsid w:val="00B24612"/>
    <w:rsid w:val="00B27671"/>
    <w:rsid w:val="00B2782F"/>
    <w:rsid w:val="00B31EC0"/>
    <w:rsid w:val="00B3708A"/>
    <w:rsid w:val="00B37DD5"/>
    <w:rsid w:val="00B41244"/>
    <w:rsid w:val="00B438B1"/>
    <w:rsid w:val="00B45C6A"/>
    <w:rsid w:val="00B461AE"/>
    <w:rsid w:val="00B4787C"/>
    <w:rsid w:val="00B47FAE"/>
    <w:rsid w:val="00B53933"/>
    <w:rsid w:val="00B56BDB"/>
    <w:rsid w:val="00B60200"/>
    <w:rsid w:val="00B61C59"/>
    <w:rsid w:val="00B630C5"/>
    <w:rsid w:val="00B6380F"/>
    <w:rsid w:val="00B65228"/>
    <w:rsid w:val="00B66E50"/>
    <w:rsid w:val="00B6751F"/>
    <w:rsid w:val="00B678FC"/>
    <w:rsid w:val="00B738F1"/>
    <w:rsid w:val="00B75ADF"/>
    <w:rsid w:val="00B8187F"/>
    <w:rsid w:val="00B826CF"/>
    <w:rsid w:val="00B833B7"/>
    <w:rsid w:val="00B862CF"/>
    <w:rsid w:val="00B863A1"/>
    <w:rsid w:val="00B864D9"/>
    <w:rsid w:val="00BA0969"/>
    <w:rsid w:val="00BA0BA2"/>
    <w:rsid w:val="00BA6866"/>
    <w:rsid w:val="00BA75B0"/>
    <w:rsid w:val="00BA781F"/>
    <w:rsid w:val="00BB049D"/>
    <w:rsid w:val="00BB1330"/>
    <w:rsid w:val="00BB3EF9"/>
    <w:rsid w:val="00BB5B86"/>
    <w:rsid w:val="00BB5B9A"/>
    <w:rsid w:val="00BB72D1"/>
    <w:rsid w:val="00BC3803"/>
    <w:rsid w:val="00BC3F95"/>
    <w:rsid w:val="00BC6AFB"/>
    <w:rsid w:val="00BD0C81"/>
    <w:rsid w:val="00BD1114"/>
    <w:rsid w:val="00BD1781"/>
    <w:rsid w:val="00BD5C9D"/>
    <w:rsid w:val="00BD725A"/>
    <w:rsid w:val="00BD7363"/>
    <w:rsid w:val="00BE16F9"/>
    <w:rsid w:val="00BE487D"/>
    <w:rsid w:val="00BF2EF0"/>
    <w:rsid w:val="00BF31BD"/>
    <w:rsid w:val="00BF358C"/>
    <w:rsid w:val="00BF4EE7"/>
    <w:rsid w:val="00BF59EF"/>
    <w:rsid w:val="00BF5E7C"/>
    <w:rsid w:val="00BF6317"/>
    <w:rsid w:val="00BF7F7A"/>
    <w:rsid w:val="00C0065D"/>
    <w:rsid w:val="00C02467"/>
    <w:rsid w:val="00C02B3E"/>
    <w:rsid w:val="00C10569"/>
    <w:rsid w:val="00C169B4"/>
    <w:rsid w:val="00C17FEE"/>
    <w:rsid w:val="00C20CFB"/>
    <w:rsid w:val="00C21D52"/>
    <w:rsid w:val="00C22B12"/>
    <w:rsid w:val="00C241F7"/>
    <w:rsid w:val="00C256BE"/>
    <w:rsid w:val="00C2663E"/>
    <w:rsid w:val="00C26BEE"/>
    <w:rsid w:val="00C26C00"/>
    <w:rsid w:val="00C27CEB"/>
    <w:rsid w:val="00C3189E"/>
    <w:rsid w:val="00C31F63"/>
    <w:rsid w:val="00C35B07"/>
    <w:rsid w:val="00C366D5"/>
    <w:rsid w:val="00C40324"/>
    <w:rsid w:val="00C407B6"/>
    <w:rsid w:val="00C41B6B"/>
    <w:rsid w:val="00C433CE"/>
    <w:rsid w:val="00C444B5"/>
    <w:rsid w:val="00C4450B"/>
    <w:rsid w:val="00C457B0"/>
    <w:rsid w:val="00C46CEA"/>
    <w:rsid w:val="00C5162B"/>
    <w:rsid w:val="00C51A48"/>
    <w:rsid w:val="00C5307C"/>
    <w:rsid w:val="00C5450B"/>
    <w:rsid w:val="00C54B35"/>
    <w:rsid w:val="00C70C76"/>
    <w:rsid w:val="00C70FEB"/>
    <w:rsid w:val="00C7248F"/>
    <w:rsid w:val="00C7615D"/>
    <w:rsid w:val="00C77B8A"/>
    <w:rsid w:val="00C8166B"/>
    <w:rsid w:val="00C83BAB"/>
    <w:rsid w:val="00C92B2B"/>
    <w:rsid w:val="00C9418B"/>
    <w:rsid w:val="00C949AF"/>
    <w:rsid w:val="00C95C9B"/>
    <w:rsid w:val="00C96DA1"/>
    <w:rsid w:val="00CA13B2"/>
    <w:rsid w:val="00CA1D75"/>
    <w:rsid w:val="00CA276C"/>
    <w:rsid w:val="00CA2E62"/>
    <w:rsid w:val="00CA388B"/>
    <w:rsid w:val="00CA4567"/>
    <w:rsid w:val="00CA48C8"/>
    <w:rsid w:val="00CA61DB"/>
    <w:rsid w:val="00CA7F45"/>
    <w:rsid w:val="00CB1275"/>
    <w:rsid w:val="00CB16D1"/>
    <w:rsid w:val="00CB26FA"/>
    <w:rsid w:val="00CB2745"/>
    <w:rsid w:val="00CB41A8"/>
    <w:rsid w:val="00CB5C91"/>
    <w:rsid w:val="00CB6B94"/>
    <w:rsid w:val="00CB6C14"/>
    <w:rsid w:val="00CB7CE5"/>
    <w:rsid w:val="00CC2B14"/>
    <w:rsid w:val="00CC3C34"/>
    <w:rsid w:val="00CC50DE"/>
    <w:rsid w:val="00CC6D79"/>
    <w:rsid w:val="00CC7297"/>
    <w:rsid w:val="00CD024E"/>
    <w:rsid w:val="00CD083D"/>
    <w:rsid w:val="00CD0FD9"/>
    <w:rsid w:val="00CD319B"/>
    <w:rsid w:val="00CD348E"/>
    <w:rsid w:val="00CD4EA8"/>
    <w:rsid w:val="00CD5ACD"/>
    <w:rsid w:val="00CD5BB7"/>
    <w:rsid w:val="00CD6D45"/>
    <w:rsid w:val="00CE32D9"/>
    <w:rsid w:val="00CE6D4B"/>
    <w:rsid w:val="00CF327A"/>
    <w:rsid w:val="00CF6306"/>
    <w:rsid w:val="00CF674A"/>
    <w:rsid w:val="00D03CF8"/>
    <w:rsid w:val="00D073C0"/>
    <w:rsid w:val="00D10DF5"/>
    <w:rsid w:val="00D13239"/>
    <w:rsid w:val="00D14690"/>
    <w:rsid w:val="00D20014"/>
    <w:rsid w:val="00D2391A"/>
    <w:rsid w:val="00D24B58"/>
    <w:rsid w:val="00D25C17"/>
    <w:rsid w:val="00D269AB"/>
    <w:rsid w:val="00D305CA"/>
    <w:rsid w:val="00D30BBB"/>
    <w:rsid w:val="00D31B4C"/>
    <w:rsid w:val="00D32E93"/>
    <w:rsid w:val="00D36515"/>
    <w:rsid w:val="00D403B3"/>
    <w:rsid w:val="00D4167C"/>
    <w:rsid w:val="00D454F0"/>
    <w:rsid w:val="00D472E4"/>
    <w:rsid w:val="00D47849"/>
    <w:rsid w:val="00D50B89"/>
    <w:rsid w:val="00D53415"/>
    <w:rsid w:val="00D567D7"/>
    <w:rsid w:val="00D56A36"/>
    <w:rsid w:val="00D576AD"/>
    <w:rsid w:val="00D621BA"/>
    <w:rsid w:val="00D62952"/>
    <w:rsid w:val="00D71677"/>
    <w:rsid w:val="00D71DDD"/>
    <w:rsid w:val="00D76954"/>
    <w:rsid w:val="00D7707E"/>
    <w:rsid w:val="00D80980"/>
    <w:rsid w:val="00D809ED"/>
    <w:rsid w:val="00D810F6"/>
    <w:rsid w:val="00D81309"/>
    <w:rsid w:val="00D816E5"/>
    <w:rsid w:val="00D8226F"/>
    <w:rsid w:val="00D8250E"/>
    <w:rsid w:val="00D86449"/>
    <w:rsid w:val="00D873E8"/>
    <w:rsid w:val="00D87D44"/>
    <w:rsid w:val="00D91E98"/>
    <w:rsid w:val="00D9336E"/>
    <w:rsid w:val="00D94D64"/>
    <w:rsid w:val="00D96646"/>
    <w:rsid w:val="00D97E4B"/>
    <w:rsid w:val="00DA0355"/>
    <w:rsid w:val="00DA1F27"/>
    <w:rsid w:val="00DA3878"/>
    <w:rsid w:val="00DA4300"/>
    <w:rsid w:val="00DA4590"/>
    <w:rsid w:val="00DA4B01"/>
    <w:rsid w:val="00DA4B04"/>
    <w:rsid w:val="00DA6304"/>
    <w:rsid w:val="00DA7642"/>
    <w:rsid w:val="00DB1A3B"/>
    <w:rsid w:val="00DB1C49"/>
    <w:rsid w:val="00DB204B"/>
    <w:rsid w:val="00DB3748"/>
    <w:rsid w:val="00DB414C"/>
    <w:rsid w:val="00DB526A"/>
    <w:rsid w:val="00DB5958"/>
    <w:rsid w:val="00DB67E9"/>
    <w:rsid w:val="00DB68C1"/>
    <w:rsid w:val="00DB6E34"/>
    <w:rsid w:val="00DC22F7"/>
    <w:rsid w:val="00DC3F4E"/>
    <w:rsid w:val="00DC4B34"/>
    <w:rsid w:val="00DC77E7"/>
    <w:rsid w:val="00DD2199"/>
    <w:rsid w:val="00DD4048"/>
    <w:rsid w:val="00DD48E9"/>
    <w:rsid w:val="00DD7EF1"/>
    <w:rsid w:val="00DE7A8E"/>
    <w:rsid w:val="00DF1288"/>
    <w:rsid w:val="00DF225F"/>
    <w:rsid w:val="00DF7396"/>
    <w:rsid w:val="00E05AB7"/>
    <w:rsid w:val="00E07B4B"/>
    <w:rsid w:val="00E10C97"/>
    <w:rsid w:val="00E12053"/>
    <w:rsid w:val="00E120AE"/>
    <w:rsid w:val="00E12210"/>
    <w:rsid w:val="00E122B6"/>
    <w:rsid w:val="00E1353F"/>
    <w:rsid w:val="00E21866"/>
    <w:rsid w:val="00E220D4"/>
    <w:rsid w:val="00E224C0"/>
    <w:rsid w:val="00E238E4"/>
    <w:rsid w:val="00E23E47"/>
    <w:rsid w:val="00E26478"/>
    <w:rsid w:val="00E2670A"/>
    <w:rsid w:val="00E26BD2"/>
    <w:rsid w:val="00E26F06"/>
    <w:rsid w:val="00E2726D"/>
    <w:rsid w:val="00E27792"/>
    <w:rsid w:val="00E31572"/>
    <w:rsid w:val="00E31A8F"/>
    <w:rsid w:val="00E31D6E"/>
    <w:rsid w:val="00E32501"/>
    <w:rsid w:val="00E32C1F"/>
    <w:rsid w:val="00E32C65"/>
    <w:rsid w:val="00E35899"/>
    <w:rsid w:val="00E3638B"/>
    <w:rsid w:val="00E37464"/>
    <w:rsid w:val="00E42B0A"/>
    <w:rsid w:val="00E43207"/>
    <w:rsid w:val="00E44EAB"/>
    <w:rsid w:val="00E44EFA"/>
    <w:rsid w:val="00E46D43"/>
    <w:rsid w:val="00E4717C"/>
    <w:rsid w:val="00E4799F"/>
    <w:rsid w:val="00E50315"/>
    <w:rsid w:val="00E5169D"/>
    <w:rsid w:val="00E52312"/>
    <w:rsid w:val="00E573BA"/>
    <w:rsid w:val="00E65C84"/>
    <w:rsid w:val="00E6789D"/>
    <w:rsid w:val="00E701CD"/>
    <w:rsid w:val="00E724FB"/>
    <w:rsid w:val="00E7288E"/>
    <w:rsid w:val="00E72966"/>
    <w:rsid w:val="00E72E0D"/>
    <w:rsid w:val="00E75CB3"/>
    <w:rsid w:val="00E80B98"/>
    <w:rsid w:val="00E834E6"/>
    <w:rsid w:val="00E8361D"/>
    <w:rsid w:val="00E83C3C"/>
    <w:rsid w:val="00E85B6E"/>
    <w:rsid w:val="00E870A3"/>
    <w:rsid w:val="00E871C3"/>
    <w:rsid w:val="00E87709"/>
    <w:rsid w:val="00E92D8B"/>
    <w:rsid w:val="00E93327"/>
    <w:rsid w:val="00E95295"/>
    <w:rsid w:val="00E97709"/>
    <w:rsid w:val="00E97A8C"/>
    <w:rsid w:val="00E97E58"/>
    <w:rsid w:val="00EA0553"/>
    <w:rsid w:val="00EA079F"/>
    <w:rsid w:val="00EA1051"/>
    <w:rsid w:val="00EA1B5E"/>
    <w:rsid w:val="00EA1D16"/>
    <w:rsid w:val="00EA3608"/>
    <w:rsid w:val="00EA45E9"/>
    <w:rsid w:val="00EA4BE9"/>
    <w:rsid w:val="00EA53BF"/>
    <w:rsid w:val="00EA5FC6"/>
    <w:rsid w:val="00EA722E"/>
    <w:rsid w:val="00EA7A03"/>
    <w:rsid w:val="00EB1CA4"/>
    <w:rsid w:val="00EB1ECF"/>
    <w:rsid w:val="00EC1677"/>
    <w:rsid w:val="00EC22DD"/>
    <w:rsid w:val="00EC2980"/>
    <w:rsid w:val="00EC4E49"/>
    <w:rsid w:val="00EC5CC7"/>
    <w:rsid w:val="00EC633A"/>
    <w:rsid w:val="00EC65D0"/>
    <w:rsid w:val="00ED09E5"/>
    <w:rsid w:val="00ED22E3"/>
    <w:rsid w:val="00ED22FC"/>
    <w:rsid w:val="00ED3ABC"/>
    <w:rsid w:val="00ED69E4"/>
    <w:rsid w:val="00EE318E"/>
    <w:rsid w:val="00EE6B8E"/>
    <w:rsid w:val="00EE6F8E"/>
    <w:rsid w:val="00EF17CF"/>
    <w:rsid w:val="00EF1CF1"/>
    <w:rsid w:val="00EF2C39"/>
    <w:rsid w:val="00EF2F17"/>
    <w:rsid w:val="00EF38A3"/>
    <w:rsid w:val="00EF76EC"/>
    <w:rsid w:val="00F03983"/>
    <w:rsid w:val="00F05D18"/>
    <w:rsid w:val="00F06FDE"/>
    <w:rsid w:val="00F10AC8"/>
    <w:rsid w:val="00F1137A"/>
    <w:rsid w:val="00F12584"/>
    <w:rsid w:val="00F12EB6"/>
    <w:rsid w:val="00F130EB"/>
    <w:rsid w:val="00F137D0"/>
    <w:rsid w:val="00F1650A"/>
    <w:rsid w:val="00F176EA"/>
    <w:rsid w:val="00F21322"/>
    <w:rsid w:val="00F23E6F"/>
    <w:rsid w:val="00F27157"/>
    <w:rsid w:val="00F30DD1"/>
    <w:rsid w:val="00F315C6"/>
    <w:rsid w:val="00F3340F"/>
    <w:rsid w:val="00F34E7C"/>
    <w:rsid w:val="00F4054B"/>
    <w:rsid w:val="00F40577"/>
    <w:rsid w:val="00F40DA2"/>
    <w:rsid w:val="00F41F37"/>
    <w:rsid w:val="00F43872"/>
    <w:rsid w:val="00F45005"/>
    <w:rsid w:val="00F5232C"/>
    <w:rsid w:val="00F527D0"/>
    <w:rsid w:val="00F54C34"/>
    <w:rsid w:val="00F626FF"/>
    <w:rsid w:val="00F66739"/>
    <w:rsid w:val="00F72AAD"/>
    <w:rsid w:val="00F72FAB"/>
    <w:rsid w:val="00F73609"/>
    <w:rsid w:val="00F7511A"/>
    <w:rsid w:val="00F7600E"/>
    <w:rsid w:val="00F763EB"/>
    <w:rsid w:val="00F81F2C"/>
    <w:rsid w:val="00F82205"/>
    <w:rsid w:val="00F8259C"/>
    <w:rsid w:val="00F825D1"/>
    <w:rsid w:val="00F85AB1"/>
    <w:rsid w:val="00F85AD3"/>
    <w:rsid w:val="00F87CE5"/>
    <w:rsid w:val="00F90306"/>
    <w:rsid w:val="00F91C33"/>
    <w:rsid w:val="00F9370A"/>
    <w:rsid w:val="00F95763"/>
    <w:rsid w:val="00FA51D0"/>
    <w:rsid w:val="00FA5A81"/>
    <w:rsid w:val="00FB1A78"/>
    <w:rsid w:val="00FB227E"/>
    <w:rsid w:val="00FB654F"/>
    <w:rsid w:val="00FC2021"/>
    <w:rsid w:val="00FC3B17"/>
    <w:rsid w:val="00FC4522"/>
    <w:rsid w:val="00FC4563"/>
    <w:rsid w:val="00FC785B"/>
    <w:rsid w:val="00FD1D65"/>
    <w:rsid w:val="00FD29DB"/>
    <w:rsid w:val="00FD3DDB"/>
    <w:rsid w:val="00FD3E1C"/>
    <w:rsid w:val="00FD7EA4"/>
    <w:rsid w:val="00FE3F4F"/>
    <w:rsid w:val="00FE4578"/>
    <w:rsid w:val="00FE6800"/>
    <w:rsid w:val="00FE72AE"/>
    <w:rsid w:val="00FF128B"/>
    <w:rsid w:val="00FF2606"/>
    <w:rsid w:val="00FF36B9"/>
    <w:rsid w:val="00FF65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5399BE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93DB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2B2F0B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B2F0B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B2F0B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B2F0B"/>
    <w:rPr>
      <w:rFonts w:ascii="Calibri" w:hAnsi="Calibri" w:cs="Calibri"/>
      <w:lang w:val="en-US"/>
    </w:rPr>
  </w:style>
  <w:style w:type="paragraph" w:customStyle="1" w:styleId="Paragraph">
    <w:name w:val="Paragraph"/>
    <w:basedOn w:val="Normal"/>
    <w:rsid w:val="00F626FF"/>
    <w:pPr>
      <w:spacing w:before="120"/>
      <w:ind w:firstLine="720"/>
    </w:pPr>
    <w:rPr>
      <w:rFonts w:ascii="Times New Roman" w:eastAsia="Times New Roman" w:hAnsi="Times New Roman" w:cs="Times New Roman"/>
      <w:bCs/>
      <w:lang w:val="en-US"/>
    </w:rPr>
  </w:style>
  <w:style w:type="character" w:styleId="Hyperlink">
    <w:name w:val="Hyperlink"/>
    <w:basedOn w:val="DefaultParagraphFont"/>
    <w:uiPriority w:val="99"/>
    <w:unhideWhenUsed/>
    <w:rsid w:val="00021B53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21B53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B1556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B1556"/>
    <w:rPr>
      <w:rFonts w:ascii="Segoe UI" w:hAnsi="Segoe UI" w:cs="Segoe UI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2B1556"/>
  </w:style>
  <w:style w:type="paragraph" w:styleId="Revision">
    <w:name w:val="Revision"/>
    <w:hidden/>
    <w:uiPriority w:val="99"/>
    <w:semiHidden/>
    <w:rsid w:val="00D10DF5"/>
  </w:style>
  <w:style w:type="paragraph" w:styleId="NormalWeb">
    <w:name w:val="Normal (Web)"/>
    <w:basedOn w:val="Normal"/>
    <w:uiPriority w:val="99"/>
    <w:semiHidden/>
    <w:unhideWhenUsed/>
    <w:rsid w:val="00EE318E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0547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801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025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116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0567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8589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532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0305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1096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90004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29666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80182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15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hyperlink" Target="mailto:Tom.Clarke@uea.ac.uk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18E0CFD-CF6E-4166-A765-A14480AF107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8137</Words>
  <Characters>46386</Characters>
  <Application>Microsoft Office Word</Application>
  <DocSecurity>0</DocSecurity>
  <Lines>386</Lines>
  <Paragraphs>10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4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cp:lastPrinted>2021-11-26T14:33:00Z</cp:lastPrinted>
  <dcterms:created xsi:type="dcterms:W3CDTF">2021-12-11T18:29:00Z</dcterms:created>
  <dcterms:modified xsi:type="dcterms:W3CDTF">2022-01-12T10:28:00Z</dcterms:modified>
</cp:coreProperties>
</file>